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008054"/>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008055"/>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008056"/>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1289492C" w14:textId="064A7A52" w:rsidR="00D162A5"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008054" w:history="1">
            <w:r w:rsidR="00D162A5" w:rsidRPr="00AF4609">
              <w:rPr>
                <w:rStyle w:val="Hyperlink"/>
                <w:noProof/>
              </w:rPr>
              <w:t>1</w:t>
            </w:r>
            <w:r w:rsidR="00D162A5">
              <w:rPr>
                <w:rFonts w:eastAsiaTheme="minorEastAsia" w:cstheme="minorBidi"/>
                <w:b w:val="0"/>
                <w:bCs w:val="0"/>
                <w:i w:val="0"/>
                <w:iCs w:val="0"/>
                <w:noProof/>
                <w:lang w:val="en-SE" w:eastAsia="en-GB"/>
              </w:rPr>
              <w:tab/>
            </w:r>
            <w:r w:rsidR="00D162A5" w:rsidRPr="00AF4609">
              <w:rPr>
                <w:rStyle w:val="Hyperlink"/>
                <w:noProof/>
              </w:rPr>
              <w:t>Abstract</w:t>
            </w:r>
            <w:r w:rsidR="00D162A5">
              <w:rPr>
                <w:noProof/>
                <w:webHidden/>
              </w:rPr>
              <w:tab/>
            </w:r>
            <w:r w:rsidR="00D162A5">
              <w:rPr>
                <w:noProof/>
                <w:webHidden/>
              </w:rPr>
              <w:fldChar w:fldCharType="begin"/>
            </w:r>
            <w:r w:rsidR="00D162A5">
              <w:rPr>
                <w:noProof/>
                <w:webHidden/>
              </w:rPr>
              <w:instrText xml:space="preserve"> PAGEREF _Toc134008054 \h </w:instrText>
            </w:r>
            <w:r w:rsidR="00D162A5">
              <w:rPr>
                <w:noProof/>
                <w:webHidden/>
              </w:rPr>
            </w:r>
            <w:r w:rsidR="00D162A5">
              <w:rPr>
                <w:noProof/>
                <w:webHidden/>
              </w:rPr>
              <w:fldChar w:fldCharType="separate"/>
            </w:r>
            <w:r w:rsidR="00D162A5">
              <w:rPr>
                <w:noProof/>
                <w:webHidden/>
              </w:rPr>
              <w:t>3</w:t>
            </w:r>
            <w:r w:rsidR="00D162A5">
              <w:rPr>
                <w:noProof/>
                <w:webHidden/>
              </w:rPr>
              <w:fldChar w:fldCharType="end"/>
            </w:r>
          </w:hyperlink>
        </w:p>
        <w:p w14:paraId="37C8D4CF" w14:textId="7D32AD18"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5" w:history="1">
            <w:r w:rsidRPr="00AF4609">
              <w:rPr>
                <w:rStyle w:val="Hyperlink"/>
                <w:noProof/>
              </w:rPr>
              <w:t>2</w:t>
            </w:r>
            <w:r>
              <w:rPr>
                <w:rFonts w:eastAsiaTheme="minorEastAsia" w:cstheme="minorBidi"/>
                <w:b w:val="0"/>
                <w:bCs w:val="0"/>
                <w:i w:val="0"/>
                <w:iCs w:val="0"/>
                <w:noProof/>
                <w:lang w:val="en-SE" w:eastAsia="en-GB"/>
              </w:rPr>
              <w:tab/>
            </w:r>
            <w:r w:rsidRPr="00AF4609">
              <w:rPr>
                <w:rStyle w:val="Hyperlink"/>
                <w:noProof/>
              </w:rPr>
              <w:t>Acknowledgements</w:t>
            </w:r>
            <w:r>
              <w:rPr>
                <w:noProof/>
                <w:webHidden/>
              </w:rPr>
              <w:tab/>
            </w:r>
            <w:r>
              <w:rPr>
                <w:noProof/>
                <w:webHidden/>
              </w:rPr>
              <w:fldChar w:fldCharType="begin"/>
            </w:r>
            <w:r>
              <w:rPr>
                <w:noProof/>
                <w:webHidden/>
              </w:rPr>
              <w:instrText xml:space="preserve"> PAGEREF _Toc134008055 \h </w:instrText>
            </w:r>
            <w:r>
              <w:rPr>
                <w:noProof/>
                <w:webHidden/>
              </w:rPr>
            </w:r>
            <w:r>
              <w:rPr>
                <w:noProof/>
                <w:webHidden/>
              </w:rPr>
              <w:fldChar w:fldCharType="separate"/>
            </w:r>
            <w:r>
              <w:rPr>
                <w:noProof/>
                <w:webHidden/>
              </w:rPr>
              <w:t>3</w:t>
            </w:r>
            <w:r>
              <w:rPr>
                <w:noProof/>
                <w:webHidden/>
              </w:rPr>
              <w:fldChar w:fldCharType="end"/>
            </w:r>
          </w:hyperlink>
        </w:p>
        <w:p w14:paraId="2E98C90A" w14:textId="73EE5484"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6" w:history="1">
            <w:r w:rsidRPr="00AF4609">
              <w:rPr>
                <w:rStyle w:val="Hyperlink"/>
                <w:noProof/>
              </w:rPr>
              <w:t>3</w:t>
            </w:r>
            <w:r>
              <w:rPr>
                <w:rFonts w:eastAsiaTheme="minorEastAsia" w:cstheme="minorBidi"/>
                <w:b w:val="0"/>
                <w:bCs w:val="0"/>
                <w:i w:val="0"/>
                <w:iCs w:val="0"/>
                <w:noProof/>
                <w:lang w:val="en-SE" w:eastAsia="en-GB"/>
              </w:rPr>
              <w:tab/>
            </w:r>
            <w:r w:rsidRPr="00AF4609">
              <w:rPr>
                <w:rStyle w:val="Hyperlink"/>
                <w:noProof/>
              </w:rPr>
              <w:t>Table of Contents</w:t>
            </w:r>
            <w:r>
              <w:rPr>
                <w:noProof/>
                <w:webHidden/>
              </w:rPr>
              <w:tab/>
            </w:r>
            <w:r>
              <w:rPr>
                <w:noProof/>
                <w:webHidden/>
              </w:rPr>
              <w:fldChar w:fldCharType="begin"/>
            </w:r>
            <w:r>
              <w:rPr>
                <w:noProof/>
                <w:webHidden/>
              </w:rPr>
              <w:instrText xml:space="preserve"> PAGEREF _Toc134008056 \h </w:instrText>
            </w:r>
            <w:r>
              <w:rPr>
                <w:noProof/>
                <w:webHidden/>
              </w:rPr>
            </w:r>
            <w:r>
              <w:rPr>
                <w:noProof/>
                <w:webHidden/>
              </w:rPr>
              <w:fldChar w:fldCharType="separate"/>
            </w:r>
            <w:r>
              <w:rPr>
                <w:noProof/>
                <w:webHidden/>
              </w:rPr>
              <w:t>3</w:t>
            </w:r>
            <w:r>
              <w:rPr>
                <w:noProof/>
                <w:webHidden/>
              </w:rPr>
              <w:fldChar w:fldCharType="end"/>
            </w:r>
          </w:hyperlink>
        </w:p>
        <w:p w14:paraId="3665552E" w14:textId="7807AB2F"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7" w:history="1">
            <w:r w:rsidRPr="00AF4609">
              <w:rPr>
                <w:rStyle w:val="Hyperlink"/>
                <w:noProof/>
              </w:rPr>
              <w:t>4</w:t>
            </w:r>
            <w:r>
              <w:rPr>
                <w:rFonts w:eastAsiaTheme="minorEastAsia" w:cstheme="minorBidi"/>
                <w:b w:val="0"/>
                <w:bCs w:val="0"/>
                <w:i w:val="0"/>
                <w:iCs w:val="0"/>
                <w:noProof/>
                <w:lang w:val="en-SE" w:eastAsia="en-GB"/>
              </w:rPr>
              <w:tab/>
            </w:r>
            <w:r w:rsidRPr="00AF4609">
              <w:rPr>
                <w:rStyle w:val="Hyperlink"/>
                <w:noProof/>
              </w:rPr>
              <w:t>Introduction</w:t>
            </w:r>
            <w:r>
              <w:rPr>
                <w:noProof/>
                <w:webHidden/>
              </w:rPr>
              <w:tab/>
            </w:r>
            <w:r>
              <w:rPr>
                <w:noProof/>
                <w:webHidden/>
              </w:rPr>
              <w:fldChar w:fldCharType="begin"/>
            </w:r>
            <w:r>
              <w:rPr>
                <w:noProof/>
                <w:webHidden/>
              </w:rPr>
              <w:instrText xml:space="preserve"> PAGEREF _Toc134008057 \h </w:instrText>
            </w:r>
            <w:r>
              <w:rPr>
                <w:noProof/>
                <w:webHidden/>
              </w:rPr>
            </w:r>
            <w:r>
              <w:rPr>
                <w:noProof/>
                <w:webHidden/>
              </w:rPr>
              <w:fldChar w:fldCharType="separate"/>
            </w:r>
            <w:r>
              <w:rPr>
                <w:noProof/>
                <w:webHidden/>
              </w:rPr>
              <w:t>5</w:t>
            </w:r>
            <w:r>
              <w:rPr>
                <w:noProof/>
                <w:webHidden/>
              </w:rPr>
              <w:fldChar w:fldCharType="end"/>
            </w:r>
          </w:hyperlink>
        </w:p>
        <w:p w14:paraId="6881A9AA" w14:textId="12CDFB9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58" w:history="1">
            <w:r w:rsidRPr="00AF4609">
              <w:rPr>
                <w:rStyle w:val="Hyperlink"/>
                <w:noProof/>
              </w:rPr>
              <w:t>4.1</w:t>
            </w:r>
            <w:r>
              <w:rPr>
                <w:rFonts w:eastAsiaTheme="minorEastAsia" w:cstheme="minorBidi"/>
                <w:b w:val="0"/>
                <w:bCs w:val="0"/>
                <w:noProof/>
                <w:sz w:val="24"/>
                <w:szCs w:val="24"/>
                <w:lang w:val="en-SE" w:eastAsia="en-GB"/>
              </w:rPr>
              <w:tab/>
            </w:r>
            <w:r w:rsidRPr="00AF4609">
              <w:rPr>
                <w:rStyle w:val="Hyperlink"/>
                <w:noProof/>
              </w:rPr>
              <w:t>Context</w:t>
            </w:r>
            <w:r>
              <w:rPr>
                <w:noProof/>
                <w:webHidden/>
              </w:rPr>
              <w:tab/>
            </w:r>
            <w:r>
              <w:rPr>
                <w:noProof/>
                <w:webHidden/>
              </w:rPr>
              <w:fldChar w:fldCharType="begin"/>
            </w:r>
            <w:r>
              <w:rPr>
                <w:noProof/>
                <w:webHidden/>
              </w:rPr>
              <w:instrText xml:space="preserve"> PAGEREF _Toc134008058 \h </w:instrText>
            </w:r>
            <w:r>
              <w:rPr>
                <w:noProof/>
                <w:webHidden/>
              </w:rPr>
            </w:r>
            <w:r>
              <w:rPr>
                <w:noProof/>
                <w:webHidden/>
              </w:rPr>
              <w:fldChar w:fldCharType="separate"/>
            </w:r>
            <w:r>
              <w:rPr>
                <w:noProof/>
                <w:webHidden/>
              </w:rPr>
              <w:t>5</w:t>
            </w:r>
            <w:r>
              <w:rPr>
                <w:noProof/>
                <w:webHidden/>
              </w:rPr>
              <w:fldChar w:fldCharType="end"/>
            </w:r>
          </w:hyperlink>
        </w:p>
        <w:p w14:paraId="5156C46F" w14:textId="6D23894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59" w:history="1">
            <w:r w:rsidRPr="00AF4609">
              <w:rPr>
                <w:rStyle w:val="Hyperlink"/>
                <w:noProof/>
              </w:rPr>
              <w:t>4.2</w:t>
            </w:r>
            <w:r>
              <w:rPr>
                <w:rFonts w:eastAsiaTheme="minorEastAsia" w:cstheme="minorBidi"/>
                <w:b w:val="0"/>
                <w:bCs w:val="0"/>
                <w:noProof/>
                <w:sz w:val="24"/>
                <w:szCs w:val="24"/>
                <w:lang w:val="en-SE" w:eastAsia="en-GB"/>
              </w:rPr>
              <w:tab/>
            </w:r>
            <w:r w:rsidRPr="00AF4609">
              <w:rPr>
                <w:rStyle w:val="Hyperlink"/>
                <w:noProof/>
              </w:rPr>
              <w:t>Aim</w:t>
            </w:r>
            <w:r>
              <w:rPr>
                <w:noProof/>
                <w:webHidden/>
              </w:rPr>
              <w:tab/>
            </w:r>
            <w:r>
              <w:rPr>
                <w:noProof/>
                <w:webHidden/>
              </w:rPr>
              <w:fldChar w:fldCharType="begin"/>
            </w:r>
            <w:r>
              <w:rPr>
                <w:noProof/>
                <w:webHidden/>
              </w:rPr>
              <w:instrText xml:space="preserve"> PAGEREF _Toc134008059 \h </w:instrText>
            </w:r>
            <w:r>
              <w:rPr>
                <w:noProof/>
                <w:webHidden/>
              </w:rPr>
            </w:r>
            <w:r>
              <w:rPr>
                <w:noProof/>
                <w:webHidden/>
              </w:rPr>
              <w:fldChar w:fldCharType="separate"/>
            </w:r>
            <w:r>
              <w:rPr>
                <w:noProof/>
                <w:webHidden/>
              </w:rPr>
              <w:t>5</w:t>
            </w:r>
            <w:r>
              <w:rPr>
                <w:noProof/>
                <w:webHidden/>
              </w:rPr>
              <w:fldChar w:fldCharType="end"/>
            </w:r>
          </w:hyperlink>
        </w:p>
        <w:p w14:paraId="08BAC2D3" w14:textId="7E6ABB6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0" w:history="1">
            <w:r w:rsidRPr="00AF4609">
              <w:rPr>
                <w:rStyle w:val="Hyperlink"/>
                <w:noProof/>
              </w:rPr>
              <w:t>4.3</w:t>
            </w:r>
            <w:r>
              <w:rPr>
                <w:rFonts w:eastAsiaTheme="minorEastAsia" w:cstheme="minorBidi"/>
                <w:b w:val="0"/>
                <w:bCs w:val="0"/>
                <w:noProof/>
                <w:sz w:val="24"/>
                <w:szCs w:val="24"/>
                <w:lang w:val="en-SE" w:eastAsia="en-GB"/>
              </w:rPr>
              <w:tab/>
            </w:r>
            <w:r w:rsidRPr="00AF4609">
              <w:rPr>
                <w:rStyle w:val="Hyperlink"/>
                <w:noProof/>
              </w:rPr>
              <w:t>Delimitations</w:t>
            </w:r>
            <w:r>
              <w:rPr>
                <w:noProof/>
                <w:webHidden/>
              </w:rPr>
              <w:tab/>
            </w:r>
            <w:r>
              <w:rPr>
                <w:noProof/>
                <w:webHidden/>
              </w:rPr>
              <w:fldChar w:fldCharType="begin"/>
            </w:r>
            <w:r>
              <w:rPr>
                <w:noProof/>
                <w:webHidden/>
              </w:rPr>
              <w:instrText xml:space="preserve"> PAGEREF _Toc134008060 \h </w:instrText>
            </w:r>
            <w:r>
              <w:rPr>
                <w:noProof/>
                <w:webHidden/>
              </w:rPr>
            </w:r>
            <w:r>
              <w:rPr>
                <w:noProof/>
                <w:webHidden/>
              </w:rPr>
              <w:fldChar w:fldCharType="separate"/>
            </w:r>
            <w:r>
              <w:rPr>
                <w:noProof/>
                <w:webHidden/>
              </w:rPr>
              <w:t>5</w:t>
            </w:r>
            <w:r>
              <w:rPr>
                <w:noProof/>
                <w:webHidden/>
              </w:rPr>
              <w:fldChar w:fldCharType="end"/>
            </w:r>
          </w:hyperlink>
        </w:p>
        <w:p w14:paraId="7FD0CCB9" w14:textId="24E8F626"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1" w:history="1">
            <w:r w:rsidRPr="00AF4609">
              <w:rPr>
                <w:rStyle w:val="Hyperlink"/>
                <w:noProof/>
              </w:rPr>
              <w:t>4.4</w:t>
            </w:r>
            <w:r>
              <w:rPr>
                <w:rFonts w:eastAsiaTheme="minorEastAsia" w:cstheme="minorBidi"/>
                <w:b w:val="0"/>
                <w:bCs w:val="0"/>
                <w:noProof/>
                <w:sz w:val="24"/>
                <w:szCs w:val="24"/>
                <w:lang w:val="en-SE" w:eastAsia="en-GB"/>
              </w:rPr>
              <w:tab/>
            </w:r>
            <w:r w:rsidRPr="00AF4609">
              <w:rPr>
                <w:rStyle w:val="Hyperlink"/>
                <w:noProof/>
              </w:rPr>
              <w:t>Structure of the thesis</w:t>
            </w:r>
            <w:r>
              <w:rPr>
                <w:noProof/>
                <w:webHidden/>
              </w:rPr>
              <w:tab/>
            </w:r>
            <w:r>
              <w:rPr>
                <w:noProof/>
                <w:webHidden/>
              </w:rPr>
              <w:fldChar w:fldCharType="begin"/>
            </w:r>
            <w:r>
              <w:rPr>
                <w:noProof/>
                <w:webHidden/>
              </w:rPr>
              <w:instrText xml:space="preserve"> PAGEREF _Toc134008061 \h </w:instrText>
            </w:r>
            <w:r>
              <w:rPr>
                <w:noProof/>
                <w:webHidden/>
              </w:rPr>
            </w:r>
            <w:r>
              <w:rPr>
                <w:noProof/>
                <w:webHidden/>
              </w:rPr>
              <w:fldChar w:fldCharType="separate"/>
            </w:r>
            <w:r>
              <w:rPr>
                <w:noProof/>
                <w:webHidden/>
              </w:rPr>
              <w:t>5</w:t>
            </w:r>
            <w:r>
              <w:rPr>
                <w:noProof/>
                <w:webHidden/>
              </w:rPr>
              <w:fldChar w:fldCharType="end"/>
            </w:r>
          </w:hyperlink>
        </w:p>
        <w:p w14:paraId="084ADEA1" w14:textId="20AD3DD4"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2" w:history="1">
            <w:r w:rsidRPr="00AF4609">
              <w:rPr>
                <w:rStyle w:val="Hyperlink"/>
                <w:noProof/>
              </w:rPr>
              <w:t>4.5</w:t>
            </w:r>
            <w:r>
              <w:rPr>
                <w:rFonts w:eastAsiaTheme="minorEastAsia" w:cstheme="minorBidi"/>
                <w:b w:val="0"/>
                <w:bCs w:val="0"/>
                <w:noProof/>
                <w:sz w:val="24"/>
                <w:szCs w:val="24"/>
                <w:lang w:val="en-SE" w:eastAsia="en-GB"/>
              </w:rPr>
              <w:tab/>
            </w:r>
            <w:r w:rsidRPr="00AF4609">
              <w:rPr>
                <w:rStyle w:val="Hyperlink"/>
                <w:noProof/>
              </w:rPr>
              <w:t>Problem statement</w:t>
            </w:r>
            <w:r>
              <w:rPr>
                <w:noProof/>
                <w:webHidden/>
              </w:rPr>
              <w:tab/>
            </w:r>
            <w:r>
              <w:rPr>
                <w:noProof/>
                <w:webHidden/>
              </w:rPr>
              <w:fldChar w:fldCharType="begin"/>
            </w:r>
            <w:r>
              <w:rPr>
                <w:noProof/>
                <w:webHidden/>
              </w:rPr>
              <w:instrText xml:space="preserve"> PAGEREF _Toc134008062 \h </w:instrText>
            </w:r>
            <w:r>
              <w:rPr>
                <w:noProof/>
                <w:webHidden/>
              </w:rPr>
            </w:r>
            <w:r>
              <w:rPr>
                <w:noProof/>
                <w:webHidden/>
              </w:rPr>
              <w:fldChar w:fldCharType="separate"/>
            </w:r>
            <w:r>
              <w:rPr>
                <w:noProof/>
                <w:webHidden/>
              </w:rPr>
              <w:t>5</w:t>
            </w:r>
            <w:r>
              <w:rPr>
                <w:noProof/>
                <w:webHidden/>
              </w:rPr>
              <w:fldChar w:fldCharType="end"/>
            </w:r>
          </w:hyperlink>
        </w:p>
        <w:p w14:paraId="3B4B7F0F" w14:textId="397FF4CE"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3" w:history="1">
            <w:r w:rsidRPr="00AF4609">
              <w:rPr>
                <w:rStyle w:val="Hyperlink"/>
                <w:noProof/>
              </w:rPr>
              <w:t>4.5.1</w:t>
            </w:r>
            <w:r>
              <w:rPr>
                <w:rFonts w:eastAsiaTheme="minorEastAsia" w:cstheme="minorBidi"/>
                <w:noProof/>
                <w:sz w:val="24"/>
                <w:szCs w:val="24"/>
                <w:lang w:val="en-SE" w:eastAsia="en-GB"/>
              </w:rPr>
              <w:tab/>
            </w:r>
            <w:r w:rsidRPr="00AF4609">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008063 \h </w:instrText>
            </w:r>
            <w:r>
              <w:rPr>
                <w:noProof/>
                <w:webHidden/>
              </w:rPr>
            </w:r>
            <w:r>
              <w:rPr>
                <w:noProof/>
                <w:webHidden/>
              </w:rPr>
              <w:fldChar w:fldCharType="separate"/>
            </w:r>
            <w:r>
              <w:rPr>
                <w:noProof/>
                <w:webHidden/>
              </w:rPr>
              <w:t>5</w:t>
            </w:r>
            <w:r>
              <w:rPr>
                <w:noProof/>
                <w:webHidden/>
              </w:rPr>
              <w:fldChar w:fldCharType="end"/>
            </w:r>
          </w:hyperlink>
        </w:p>
        <w:p w14:paraId="5A56419B" w14:textId="5C7FBAB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4" w:history="1">
            <w:r w:rsidRPr="00AF4609">
              <w:rPr>
                <w:rStyle w:val="Hyperlink"/>
                <w:noProof/>
              </w:rPr>
              <w:t>4.6</w:t>
            </w:r>
            <w:r>
              <w:rPr>
                <w:rFonts w:eastAsiaTheme="minorEastAsia" w:cstheme="minorBidi"/>
                <w:b w:val="0"/>
                <w:bCs w:val="0"/>
                <w:noProof/>
                <w:sz w:val="24"/>
                <w:szCs w:val="24"/>
                <w:lang w:val="en-SE" w:eastAsia="en-GB"/>
              </w:rPr>
              <w:tab/>
            </w:r>
            <w:r w:rsidRPr="00AF4609">
              <w:rPr>
                <w:rStyle w:val="Hyperlink"/>
                <w:noProof/>
              </w:rPr>
              <w:t>Related works</w:t>
            </w:r>
            <w:r>
              <w:rPr>
                <w:noProof/>
                <w:webHidden/>
              </w:rPr>
              <w:tab/>
            </w:r>
            <w:r>
              <w:rPr>
                <w:noProof/>
                <w:webHidden/>
              </w:rPr>
              <w:fldChar w:fldCharType="begin"/>
            </w:r>
            <w:r>
              <w:rPr>
                <w:noProof/>
                <w:webHidden/>
              </w:rPr>
              <w:instrText xml:space="preserve"> PAGEREF _Toc134008064 \h </w:instrText>
            </w:r>
            <w:r>
              <w:rPr>
                <w:noProof/>
                <w:webHidden/>
              </w:rPr>
            </w:r>
            <w:r>
              <w:rPr>
                <w:noProof/>
                <w:webHidden/>
              </w:rPr>
              <w:fldChar w:fldCharType="separate"/>
            </w:r>
            <w:r>
              <w:rPr>
                <w:noProof/>
                <w:webHidden/>
              </w:rPr>
              <w:t>5</w:t>
            </w:r>
            <w:r>
              <w:rPr>
                <w:noProof/>
                <w:webHidden/>
              </w:rPr>
              <w:fldChar w:fldCharType="end"/>
            </w:r>
          </w:hyperlink>
        </w:p>
        <w:p w14:paraId="3A1FCB60" w14:textId="2E305652"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65" w:history="1">
            <w:r w:rsidRPr="00AF4609">
              <w:rPr>
                <w:rStyle w:val="Hyperlink"/>
                <w:noProof/>
              </w:rPr>
              <w:t>5</w:t>
            </w:r>
            <w:r>
              <w:rPr>
                <w:rFonts w:eastAsiaTheme="minorEastAsia" w:cstheme="minorBidi"/>
                <w:b w:val="0"/>
                <w:bCs w:val="0"/>
                <w:i w:val="0"/>
                <w:iCs w:val="0"/>
                <w:noProof/>
                <w:lang w:val="en-SE" w:eastAsia="en-GB"/>
              </w:rPr>
              <w:tab/>
            </w:r>
            <w:r w:rsidRPr="00AF4609">
              <w:rPr>
                <w:rStyle w:val="Hyperlink"/>
                <w:noProof/>
              </w:rPr>
              <w:t>Theory</w:t>
            </w:r>
            <w:r>
              <w:rPr>
                <w:noProof/>
                <w:webHidden/>
              </w:rPr>
              <w:tab/>
            </w:r>
            <w:r>
              <w:rPr>
                <w:noProof/>
                <w:webHidden/>
              </w:rPr>
              <w:fldChar w:fldCharType="begin"/>
            </w:r>
            <w:r>
              <w:rPr>
                <w:noProof/>
                <w:webHidden/>
              </w:rPr>
              <w:instrText xml:space="preserve"> PAGEREF _Toc134008065 \h </w:instrText>
            </w:r>
            <w:r>
              <w:rPr>
                <w:noProof/>
                <w:webHidden/>
              </w:rPr>
            </w:r>
            <w:r>
              <w:rPr>
                <w:noProof/>
                <w:webHidden/>
              </w:rPr>
              <w:fldChar w:fldCharType="separate"/>
            </w:r>
            <w:r>
              <w:rPr>
                <w:noProof/>
                <w:webHidden/>
              </w:rPr>
              <w:t>5</w:t>
            </w:r>
            <w:r>
              <w:rPr>
                <w:noProof/>
                <w:webHidden/>
              </w:rPr>
              <w:fldChar w:fldCharType="end"/>
            </w:r>
          </w:hyperlink>
        </w:p>
        <w:p w14:paraId="70C9E336" w14:textId="4B1D5727"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6" w:history="1">
            <w:r w:rsidRPr="00AF4609">
              <w:rPr>
                <w:rStyle w:val="Hyperlink"/>
                <w:noProof/>
              </w:rPr>
              <w:t>5.1</w:t>
            </w:r>
            <w:r>
              <w:rPr>
                <w:rFonts w:eastAsiaTheme="minorEastAsia" w:cstheme="minorBidi"/>
                <w:b w:val="0"/>
                <w:bCs w:val="0"/>
                <w:noProof/>
                <w:sz w:val="24"/>
                <w:szCs w:val="24"/>
                <w:lang w:val="en-SE" w:eastAsia="en-GB"/>
              </w:rPr>
              <w:tab/>
            </w:r>
            <w:r w:rsidRPr="00AF4609">
              <w:rPr>
                <w:rStyle w:val="Hyperlink"/>
                <w:noProof/>
              </w:rPr>
              <w:t>What is Interaction for Data Visualizaton?</w:t>
            </w:r>
            <w:r>
              <w:rPr>
                <w:noProof/>
                <w:webHidden/>
              </w:rPr>
              <w:tab/>
            </w:r>
            <w:r>
              <w:rPr>
                <w:noProof/>
                <w:webHidden/>
              </w:rPr>
              <w:fldChar w:fldCharType="begin"/>
            </w:r>
            <w:r>
              <w:rPr>
                <w:noProof/>
                <w:webHidden/>
              </w:rPr>
              <w:instrText xml:space="preserve"> PAGEREF _Toc134008066 \h </w:instrText>
            </w:r>
            <w:r>
              <w:rPr>
                <w:noProof/>
                <w:webHidden/>
              </w:rPr>
            </w:r>
            <w:r>
              <w:rPr>
                <w:noProof/>
                <w:webHidden/>
              </w:rPr>
              <w:fldChar w:fldCharType="separate"/>
            </w:r>
            <w:r>
              <w:rPr>
                <w:noProof/>
                <w:webHidden/>
              </w:rPr>
              <w:t>5</w:t>
            </w:r>
            <w:r>
              <w:rPr>
                <w:noProof/>
                <w:webHidden/>
              </w:rPr>
              <w:fldChar w:fldCharType="end"/>
            </w:r>
          </w:hyperlink>
        </w:p>
        <w:p w14:paraId="0C1E7772" w14:textId="68EE4DC4"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7" w:history="1">
            <w:r w:rsidRPr="00AF4609">
              <w:rPr>
                <w:rStyle w:val="Hyperlink"/>
                <w:noProof/>
              </w:rPr>
              <w:t>5.1.1</w:t>
            </w:r>
            <w:r>
              <w:rPr>
                <w:rFonts w:eastAsiaTheme="minorEastAsia" w:cstheme="minorBidi"/>
                <w:noProof/>
                <w:sz w:val="24"/>
                <w:szCs w:val="24"/>
                <w:lang w:val="en-SE" w:eastAsia="en-GB"/>
              </w:rPr>
              <w:tab/>
            </w:r>
            <w:r w:rsidRPr="00AF4609">
              <w:rPr>
                <w:rStyle w:val="Hyperlink"/>
                <w:noProof/>
              </w:rPr>
              <w:t>Interplay</w:t>
            </w:r>
            <w:r>
              <w:rPr>
                <w:noProof/>
                <w:webHidden/>
              </w:rPr>
              <w:tab/>
            </w:r>
            <w:r>
              <w:rPr>
                <w:noProof/>
                <w:webHidden/>
              </w:rPr>
              <w:fldChar w:fldCharType="begin"/>
            </w:r>
            <w:r>
              <w:rPr>
                <w:noProof/>
                <w:webHidden/>
              </w:rPr>
              <w:instrText xml:space="preserve"> PAGEREF _Toc134008067 \h </w:instrText>
            </w:r>
            <w:r>
              <w:rPr>
                <w:noProof/>
                <w:webHidden/>
              </w:rPr>
            </w:r>
            <w:r>
              <w:rPr>
                <w:noProof/>
                <w:webHidden/>
              </w:rPr>
              <w:fldChar w:fldCharType="separate"/>
            </w:r>
            <w:r>
              <w:rPr>
                <w:noProof/>
                <w:webHidden/>
              </w:rPr>
              <w:t>8</w:t>
            </w:r>
            <w:r>
              <w:rPr>
                <w:noProof/>
                <w:webHidden/>
              </w:rPr>
              <w:fldChar w:fldCharType="end"/>
            </w:r>
          </w:hyperlink>
        </w:p>
        <w:p w14:paraId="07D90864" w14:textId="7AF97B1C"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8" w:history="1">
            <w:r w:rsidRPr="00AF4609">
              <w:rPr>
                <w:rStyle w:val="Hyperlink"/>
                <w:noProof/>
              </w:rPr>
              <w:t>5.1.2</w:t>
            </w:r>
            <w:r>
              <w:rPr>
                <w:rFonts w:eastAsiaTheme="minorEastAsia" w:cstheme="minorBidi"/>
                <w:noProof/>
                <w:sz w:val="24"/>
                <w:szCs w:val="24"/>
                <w:lang w:val="en-SE" w:eastAsia="en-GB"/>
              </w:rPr>
              <w:tab/>
            </w:r>
            <w:r w:rsidRPr="00AF4609">
              <w:rPr>
                <w:rStyle w:val="Hyperlink"/>
                <w:noProof/>
              </w:rPr>
              <w:t>Person</w:t>
            </w:r>
            <w:r>
              <w:rPr>
                <w:noProof/>
                <w:webHidden/>
              </w:rPr>
              <w:tab/>
            </w:r>
            <w:r>
              <w:rPr>
                <w:noProof/>
                <w:webHidden/>
              </w:rPr>
              <w:fldChar w:fldCharType="begin"/>
            </w:r>
            <w:r>
              <w:rPr>
                <w:noProof/>
                <w:webHidden/>
              </w:rPr>
              <w:instrText xml:space="preserve"> PAGEREF _Toc134008068 \h </w:instrText>
            </w:r>
            <w:r>
              <w:rPr>
                <w:noProof/>
                <w:webHidden/>
              </w:rPr>
            </w:r>
            <w:r>
              <w:rPr>
                <w:noProof/>
                <w:webHidden/>
              </w:rPr>
              <w:fldChar w:fldCharType="separate"/>
            </w:r>
            <w:r>
              <w:rPr>
                <w:noProof/>
                <w:webHidden/>
              </w:rPr>
              <w:t>8</w:t>
            </w:r>
            <w:r>
              <w:rPr>
                <w:noProof/>
                <w:webHidden/>
              </w:rPr>
              <w:fldChar w:fldCharType="end"/>
            </w:r>
          </w:hyperlink>
        </w:p>
        <w:p w14:paraId="2C238BBE" w14:textId="7A280AE8"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9" w:history="1">
            <w:r w:rsidRPr="00AF4609">
              <w:rPr>
                <w:rStyle w:val="Hyperlink"/>
                <w:noProof/>
              </w:rPr>
              <w:t>5.1.3</w:t>
            </w:r>
            <w:r>
              <w:rPr>
                <w:rFonts w:eastAsiaTheme="minorEastAsia" w:cstheme="minorBidi"/>
                <w:noProof/>
                <w:sz w:val="24"/>
                <w:szCs w:val="24"/>
                <w:lang w:val="en-SE" w:eastAsia="en-GB"/>
              </w:rPr>
              <w:tab/>
            </w:r>
            <w:r w:rsidRPr="00AF4609">
              <w:rPr>
                <w:rStyle w:val="Hyperlink"/>
                <w:noProof/>
              </w:rPr>
              <w:t>Data Interface</w:t>
            </w:r>
            <w:r>
              <w:rPr>
                <w:noProof/>
                <w:webHidden/>
              </w:rPr>
              <w:tab/>
            </w:r>
            <w:r>
              <w:rPr>
                <w:noProof/>
                <w:webHidden/>
              </w:rPr>
              <w:fldChar w:fldCharType="begin"/>
            </w:r>
            <w:r>
              <w:rPr>
                <w:noProof/>
                <w:webHidden/>
              </w:rPr>
              <w:instrText xml:space="preserve"> PAGEREF _Toc134008069 \h </w:instrText>
            </w:r>
            <w:r>
              <w:rPr>
                <w:noProof/>
                <w:webHidden/>
              </w:rPr>
            </w:r>
            <w:r>
              <w:rPr>
                <w:noProof/>
                <w:webHidden/>
              </w:rPr>
              <w:fldChar w:fldCharType="separate"/>
            </w:r>
            <w:r>
              <w:rPr>
                <w:noProof/>
                <w:webHidden/>
              </w:rPr>
              <w:t>8</w:t>
            </w:r>
            <w:r>
              <w:rPr>
                <w:noProof/>
                <w:webHidden/>
              </w:rPr>
              <w:fldChar w:fldCharType="end"/>
            </w:r>
          </w:hyperlink>
        </w:p>
        <w:p w14:paraId="6AB4C054" w14:textId="5E1A008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0" w:history="1">
            <w:r w:rsidRPr="00AF4609">
              <w:rPr>
                <w:rStyle w:val="Hyperlink"/>
                <w:noProof/>
              </w:rPr>
              <w:t>5.1.4</w:t>
            </w:r>
            <w:r>
              <w:rPr>
                <w:rFonts w:eastAsiaTheme="minorEastAsia" w:cstheme="minorBidi"/>
                <w:noProof/>
                <w:sz w:val="24"/>
                <w:szCs w:val="24"/>
                <w:lang w:val="en-SE" w:eastAsia="en-GB"/>
              </w:rPr>
              <w:tab/>
            </w:r>
            <w:r w:rsidRPr="00AF4609">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4008070 \h </w:instrText>
            </w:r>
            <w:r>
              <w:rPr>
                <w:noProof/>
                <w:webHidden/>
              </w:rPr>
            </w:r>
            <w:r>
              <w:rPr>
                <w:noProof/>
                <w:webHidden/>
              </w:rPr>
              <w:fldChar w:fldCharType="separate"/>
            </w:r>
            <w:r>
              <w:rPr>
                <w:noProof/>
                <w:webHidden/>
              </w:rPr>
              <w:t>8</w:t>
            </w:r>
            <w:r>
              <w:rPr>
                <w:noProof/>
                <w:webHidden/>
              </w:rPr>
              <w:fldChar w:fldCharType="end"/>
            </w:r>
          </w:hyperlink>
        </w:p>
        <w:p w14:paraId="33433B38" w14:textId="0F271AF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1" w:history="1">
            <w:r w:rsidRPr="00AF4609">
              <w:rPr>
                <w:rStyle w:val="Hyperlink"/>
                <w:noProof/>
              </w:rPr>
              <w:t>5.1.5</w:t>
            </w:r>
            <w:r>
              <w:rPr>
                <w:rFonts w:eastAsiaTheme="minorEastAsia" w:cstheme="minorBidi"/>
                <w:noProof/>
                <w:sz w:val="24"/>
                <w:szCs w:val="24"/>
                <w:lang w:val="en-SE" w:eastAsia="en-GB"/>
              </w:rPr>
              <w:tab/>
            </w:r>
            <w:r w:rsidRPr="00AF4609">
              <w:rPr>
                <w:rStyle w:val="Hyperlink"/>
                <w:noProof/>
              </w:rPr>
              <w:t>Data-related intent</w:t>
            </w:r>
            <w:r>
              <w:rPr>
                <w:noProof/>
                <w:webHidden/>
              </w:rPr>
              <w:tab/>
            </w:r>
            <w:r>
              <w:rPr>
                <w:noProof/>
                <w:webHidden/>
              </w:rPr>
              <w:fldChar w:fldCharType="begin"/>
            </w:r>
            <w:r>
              <w:rPr>
                <w:noProof/>
                <w:webHidden/>
              </w:rPr>
              <w:instrText xml:space="preserve"> PAGEREF _Toc134008071 \h </w:instrText>
            </w:r>
            <w:r>
              <w:rPr>
                <w:noProof/>
                <w:webHidden/>
              </w:rPr>
            </w:r>
            <w:r>
              <w:rPr>
                <w:noProof/>
                <w:webHidden/>
              </w:rPr>
              <w:fldChar w:fldCharType="separate"/>
            </w:r>
            <w:r>
              <w:rPr>
                <w:noProof/>
                <w:webHidden/>
              </w:rPr>
              <w:t>9</w:t>
            </w:r>
            <w:r>
              <w:rPr>
                <w:noProof/>
                <w:webHidden/>
              </w:rPr>
              <w:fldChar w:fldCharType="end"/>
            </w:r>
          </w:hyperlink>
        </w:p>
        <w:p w14:paraId="3543B1FB" w14:textId="6497D43C"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2" w:history="1">
            <w:r w:rsidRPr="00AF4609">
              <w:rPr>
                <w:rStyle w:val="Hyperlink"/>
                <w:noProof/>
              </w:rPr>
              <w:t>5.2</w:t>
            </w:r>
            <w:r>
              <w:rPr>
                <w:rFonts w:eastAsiaTheme="minorEastAsia" w:cstheme="minorBidi"/>
                <w:b w:val="0"/>
                <w:bCs w:val="0"/>
                <w:noProof/>
                <w:sz w:val="24"/>
                <w:szCs w:val="24"/>
                <w:lang w:val="en-SE" w:eastAsia="en-GB"/>
              </w:rPr>
              <w:tab/>
            </w:r>
            <w:r w:rsidRPr="00AF4609">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4008072 \h </w:instrText>
            </w:r>
            <w:r>
              <w:rPr>
                <w:noProof/>
                <w:webHidden/>
              </w:rPr>
            </w:r>
            <w:r>
              <w:rPr>
                <w:noProof/>
                <w:webHidden/>
              </w:rPr>
              <w:fldChar w:fldCharType="separate"/>
            </w:r>
            <w:r>
              <w:rPr>
                <w:noProof/>
                <w:webHidden/>
              </w:rPr>
              <w:t>9</w:t>
            </w:r>
            <w:r>
              <w:rPr>
                <w:noProof/>
                <w:webHidden/>
              </w:rPr>
              <w:fldChar w:fldCharType="end"/>
            </w:r>
          </w:hyperlink>
        </w:p>
        <w:p w14:paraId="010FAD79" w14:textId="1F9694F1"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3" w:history="1">
            <w:r w:rsidRPr="00AF4609">
              <w:rPr>
                <w:rStyle w:val="Hyperlink"/>
                <w:noProof/>
              </w:rPr>
              <w:t>5.2.1</w:t>
            </w:r>
            <w:r>
              <w:rPr>
                <w:rFonts w:eastAsiaTheme="minorEastAsia" w:cstheme="minorBidi"/>
                <w:noProof/>
                <w:sz w:val="24"/>
                <w:szCs w:val="24"/>
                <w:lang w:val="en-SE" w:eastAsia="en-GB"/>
              </w:rPr>
              <w:tab/>
            </w:r>
            <w:r w:rsidRPr="00AF4609">
              <w:rPr>
                <w:rStyle w:val="Hyperlink"/>
                <w:noProof/>
              </w:rPr>
              <w:t>Gennady &amp; Andrienko. N</w:t>
            </w:r>
            <w:r>
              <w:rPr>
                <w:noProof/>
                <w:webHidden/>
              </w:rPr>
              <w:tab/>
            </w:r>
            <w:r>
              <w:rPr>
                <w:noProof/>
                <w:webHidden/>
              </w:rPr>
              <w:fldChar w:fldCharType="begin"/>
            </w:r>
            <w:r>
              <w:rPr>
                <w:noProof/>
                <w:webHidden/>
              </w:rPr>
              <w:instrText xml:space="preserve"> PAGEREF _Toc134008073 \h </w:instrText>
            </w:r>
            <w:r>
              <w:rPr>
                <w:noProof/>
                <w:webHidden/>
              </w:rPr>
            </w:r>
            <w:r>
              <w:rPr>
                <w:noProof/>
                <w:webHidden/>
              </w:rPr>
              <w:fldChar w:fldCharType="separate"/>
            </w:r>
            <w:r>
              <w:rPr>
                <w:noProof/>
                <w:webHidden/>
              </w:rPr>
              <w:t>10</w:t>
            </w:r>
            <w:r>
              <w:rPr>
                <w:noProof/>
                <w:webHidden/>
              </w:rPr>
              <w:fldChar w:fldCharType="end"/>
            </w:r>
          </w:hyperlink>
        </w:p>
        <w:p w14:paraId="517EB2C7" w14:textId="552B12F5"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4" w:history="1">
            <w:r w:rsidRPr="00AF4609">
              <w:rPr>
                <w:rStyle w:val="Hyperlink"/>
                <w:noProof/>
              </w:rPr>
              <w:t>5.2.2</w:t>
            </w:r>
            <w:r>
              <w:rPr>
                <w:rFonts w:eastAsiaTheme="minorEastAsia" w:cstheme="minorBidi"/>
                <w:noProof/>
                <w:sz w:val="24"/>
                <w:szCs w:val="24"/>
                <w:lang w:val="en-SE" w:eastAsia="en-GB"/>
              </w:rPr>
              <w:tab/>
            </w:r>
            <w:r w:rsidRPr="00AF4609">
              <w:rPr>
                <w:rStyle w:val="Hyperlink"/>
                <w:noProof/>
              </w:rPr>
              <w:t>Fekete. J-D</w:t>
            </w:r>
            <w:r>
              <w:rPr>
                <w:noProof/>
                <w:webHidden/>
              </w:rPr>
              <w:tab/>
            </w:r>
            <w:r>
              <w:rPr>
                <w:noProof/>
                <w:webHidden/>
              </w:rPr>
              <w:fldChar w:fldCharType="begin"/>
            </w:r>
            <w:r>
              <w:rPr>
                <w:noProof/>
                <w:webHidden/>
              </w:rPr>
              <w:instrText xml:space="preserve"> PAGEREF _Toc134008074 \h </w:instrText>
            </w:r>
            <w:r>
              <w:rPr>
                <w:noProof/>
                <w:webHidden/>
              </w:rPr>
            </w:r>
            <w:r>
              <w:rPr>
                <w:noProof/>
                <w:webHidden/>
              </w:rPr>
              <w:fldChar w:fldCharType="separate"/>
            </w:r>
            <w:r>
              <w:rPr>
                <w:noProof/>
                <w:webHidden/>
              </w:rPr>
              <w:t>10</w:t>
            </w:r>
            <w:r>
              <w:rPr>
                <w:noProof/>
                <w:webHidden/>
              </w:rPr>
              <w:fldChar w:fldCharType="end"/>
            </w:r>
          </w:hyperlink>
        </w:p>
        <w:p w14:paraId="049D6280" w14:textId="73C4A55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5" w:history="1">
            <w:r w:rsidRPr="00AF4609">
              <w:rPr>
                <w:rStyle w:val="Hyperlink"/>
                <w:noProof/>
              </w:rPr>
              <w:t>5.2.3</w:t>
            </w:r>
            <w:r>
              <w:rPr>
                <w:rFonts w:eastAsiaTheme="minorEastAsia" w:cstheme="minorBidi"/>
                <w:noProof/>
                <w:sz w:val="24"/>
                <w:szCs w:val="24"/>
                <w:lang w:val="en-SE" w:eastAsia="en-GB"/>
              </w:rPr>
              <w:tab/>
            </w:r>
            <w:r w:rsidRPr="00AF4609">
              <w:rPr>
                <w:rStyle w:val="Hyperlink"/>
                <w:noProof/>
              </w:rPr>
              <w:t>Fisher. D</w:t>
            </w:r>
            <w:r>
              <w:rPr>
                <w:noProof/>
                <w:webHidden/>
              </w:rPr>
              <w:tab/>
            </w:r>
            <w:r>
              <w:rPr>
                <w:noProof/>
                <w:webHidden/>
              </w:rPr>
              <w:fldChar w:fldCharType="begin"/>
            </w:r>
            <w:r>
              <w:rPr>
                <w:noProof/>
                <w:webHidden/>
              </w:rPr>
              <w:instrText xml:space="preserve"> PAGEREF _Toc134008075 \h </w:instrText>
            </w:r>
            <w:r>
              <w:rPr>
                <w:noProof/>
                <w:webHidden/>
              </w:rPr>
            </w:r>
            <w:r>
              <w:rPr>
                <w:noProof/>
                <w:webHidden/>
              </w:rPr>
              <w:fldChar w:fldCharType="separate"/>
            </w:r>
            <w:r>
              <w:rPr>
                <w:noProof/>
                <w:webHidden/>
              </w:rPr>
              <w:t>10</w:t>
            </w:r>
            <w:r>
              <w:rPr>
                <w:noProof/>
                <w:webHidden/>
              </w:rPr>
              <w:fldChar w:fldCharType="end"/>
            </w:r>
          </w:hyperlink>
        </w:p>
        <w:p w14:paraId="24D87E27" w14:textId="733CE8E8"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6" w:history="1">
            <w:r w:rsidRPr="00AF4609">
              <w:rPr>
                <w:rStyle w:val="Hyperlink"/>
                <w:noProof/>
              </w:rPr>
              <w:t>5.2.4</w:t>
            </w:r>
            <w:r>
              <w:rPr>
                <w:rFonts w:eastAsiaTheme="minorEastAsia" w:cstheme="minorBidi"/>
                <w:noProof/>
                <w:sz w:val="24"/>
                <w:szCs w:val="24"/>
                <w:lang w:val="en-SE" w:eastAsia="en-GB"/>
              </w:rPr>
              <w:tab/>
            </w:r>
            <w:r w:rsidRPr="00AF4609">
              <w:rPr>
                <w:rStyle w:val="Hyperlink"/>
                <w:noProof/>
              </w:rPr>
              <w:t>Kraska. T</w:t>
            </w:r>
            <w:r>
              <w:rPr>
                <w:noProof/>
                <w:webHidden/>
              </w:rPr>
              <w:tab/>
            </w:r>
            <w:r>
              <w:rPr>
                <w:noProof/>
                <w:webHidden/>
              </w:rPr>
              <w:fldChar w:fldCharType="begin"/>
            </w:r>
            <w:r>
              <w:rPr>
                <w:noProof/>
                <w:webHidden/>
              </w:rPr>
              <w:instrText xml:space="preserve"> PAGEREF _Toc134008076 \h </w:instrText>
            </w:r>
            <w:r>
              <w:rPr>
                <w:noProof/>
                <w:webHidden/>
              </w:rPr>
            </w:r>
            <w:r>
              <w:rPr>
                <w:noProof/>
                <w:webHidden/>
              </w:rPr>
              <w:fldChar w:fldCharType="separate"/>
            </w:r>
            <w:r>
              <w:rPr>
                <w:noProof/>
                <w:webHidden/>
              </w:rPr>
              <w:t>11</w:t>
            </w:r>
            <w:r>
              <w:rPr>
                <w:noProof/>
                <w:webHidden/>
              </w:rPr>
              <w:fldChar w:fldCharType="end"/>
            </w:r>
          </w:hyperlink>
        </w:p>
        <w:p w14:paraId="206C53BE" w14:textId="2259805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7" w:history="1">
            <w:r w:rsidRPr="00AF4609">
              <w:rPr>
                <w:rStyle w:val="Hyperlink"/>
                <w:noProof/>
              </w:rPr>
              <w:t>5.2.5</w:t>
            </w:r>
            <w:r>
              <w:rPr>
                <w:rFonts w:eastAsiaTheme="minorEastAsia" w:cstheme="minorBidi"/>
                <w:noProof/>
                <w:sz w:val="24"/>
                <w:szCs w:val="24"/>
                <w:lang w:val="en-SE" w:eastAsia="en-GB"/>
              </w:rPr>
              <w:tab/>
            </w:r>
            <w:r w:rsidRPr="00AF4609">
              <w:rPr>
                <w:rStyle w:val="Hyperlink"/>
                <w:noProof/>
              </w:rPr>
              <w:t>Oulasvirta. A</w:t>
            </w:r>
            <w:r>
              <w:rPr>
                <w:noProof/>
                <w:webHidden/>
              </w:rPr>
              <w:tab/>
            </w:r>
            <w:r>
              <w:rPr>
                <w:noProof/>
                <w:webHidden/>
              </w:rPr>
              <w:fldChar w:fldCharType="begin"/>
            </w:r>
            <w:r>
              <w:rPr>
                <w:noProof/>
                <w:webHidden/>
              </w:rPr>
              <w:instrText xml:space="preserve"> PAGEREF _Toc134008077 \h </w:instrText>
            </w:r>
            <w:r>
              <w:rPr>
                <w:noProof/>
                <w:webHidden/>
              </w:rPr>
            </w:r>
            <w:r>
              <w:rPr>
                <w:noProof/>
                <w:webHidden/>
              </w:rPr>
              <w:fldChar w:fldCharType="separate"/>
            </w:r>
            <w:r>
              <w:rPr>
                <w:noProof/>
                <w:webHidden/>
              </w:rPr>
              <w:t>11</w:t>
            </w:r>
            <w:r>
              <w:rPr>
                <w:noProof/>
                <w:webHidden/>
              </w:rPr>
              <w:fldChar w:fldCharType="end"/>
            </w:r>
          </w:hyperlink>
        </w:p>
        <w:p w14:paraId="76D574FD" w14:textId="4FCDAE0F"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8" w:history="1">
            <w:r w:rsidRPr="00AF4609">
              <w:rPr>
                <w:rStyle w:val="Hyperlink"/>
                <w:noProof/>
              </w:rPr>
              <w:t>5.3</w:t>
            </w:r>
            <w:r>
              <w:rPr>
                <w:rFonts w:eastAsiaTheme="minorEastAsia" w:cstheme="minorBidi"/>
                <w:b w:val="0"/>
                <w:bCs w:val="0"/>
                <w:noProof/>
                <w:sz w:val="24"/>
                <w:szCs w:val="24"/>
                <w:lang w:val="en-SE" w:eastAsia="en-GB"/>
              </w:rPr>
              <w:tab/>
            </w:r>
            <w:r w:rsidRPr="00AF4609">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008078 \h </w:instrText>
            </w:r>
            <w:r>
              <w:rPr>
                <w:noProof/>
                <w:webHidden/>
              </w:rPr>
            </w:r>
            <w:r>
              <w:rPr>
                <w:noProof/>
                <w:webHidden/>
              </w:rPr>
              <w:fldChar w:fldCharType="separate"/>
            </w:r>
            <w:r>
              <w:rPr>
                <w:noProof/>
                <w:webHidden/>
              </w:rPr>
              <w:t>12</w:t>
            </w:r>
            <w:r>
              <w:rPr>
                <w:noProof/>
                <w:webHidden/>
              </w:rPr>
              <w:fldChar w:fldCharType="end"/>
            </w:r>
          </w:hyperlink>
        </w:p>
        <w:p w14:paraId="75F60D5C" w14:textId="5511B82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9" w:history="1">
            <w:r w:rsidRPr="00AF4609">
              <w:rPr>
                <w:rStyle w:val="Hyperlink"/>
                <w:noProof/>
              </w:rPr>
              <w:t>5.4</w:t>
            </w:r>
            <w:r>
              <w:rPr>
                <w:rFonts w:eastAsiaTheme="minorEastAsia" w:cstheme="minorBidi"/>
                <w:b w:val="0"/>
                <w:bCs w:val="0"/>
                <w:noProof/>
                <w:sz w:val="24"/>
                <w:szCs w:val="24"/>
                <w:lang w:val="en-SE" w:eastAsia="en-GB"/>
              </w:rPr>
              <w:tab/>
            </w:r>
            <w:r w:rsidRPr="00AF4609">
              <w:rPr>
                <w:rStyle w:val="Hyperlink"/>
                <w:noProof/>
              </w:rPr>
              <w:t>Constructive Visualisation</w:t>
            </w:r>
            <w:r>
              <w:rPr>
                <w:noProof/>
                <w:webHidden/>
              </w:rPr>
              <w:tab/>
            </w:r>
            <w:r>
              <w:rPr>
                <w:noProof/>
                <w:webHidden/>
              </w:rPr>
              <w:fldChar w:fldCharType="begin"/>
            </w:r>
            <w:r>
              <w:rPr>
                <w:noProof/>
                <w:webHidden/>
              </w:rPr>
              <w:instrText xml:space="preserve"> PAGEREF _Toc134008079 \h </w:instrText>
            </w:r>
            <w:r>
              <w:rPr>
                <w:noProof/>
                <w:webHidden/>
              </w:rPr>
            </w:r>
            <w:r>
              <w:rPr>
                <w:noProof/>
                <w:webHidden/>
              </w:rPr>
              <w:fldChar w:fldCharType="separate"/>
            </w:r>
            <w:r>
              <w:rPr>
                <w:noProof/>
                <w:webHidden/>
              </w:rPr>
              <w:t>13</w:t>
            </w:r>
            <w:r>
              <w:rPr>
                <w:noProof/>
                <w:webHidden/>
              </w:rPr>
              <w:fldChar w:fldCharType="end"/>
            </w:r>
          </w:hyperlink>
        </w:p>
        <w:p w14:paraId="7B6B8192" w14:textId="0C34924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0" w:history="1">
            <w:r w:rsidRPr="00AF4609">
              <w:rPr>
                <w:rStyle w:val="Hyperlink"/>
                <w:noProof/>
              </w:rPr>
              <w:t>5.4.1</w:t>
            </w:r>
            <w:r>
              <w:rPr>
                <w:rFonts w:eastAsiaTheme="minorEastAsia" w:cstheme="minorBidi"/>
                <w:noProof/>
                <w:sz w:val="24"/>
                <w:szCs w:val="24"/>
                <w:lang w:val="en-SE" w:eastAsia="en-GB"/>
              </w:rPr>
              <w:tab/>
            </w:r>
            <w:r w:rsidRPr="00AF4609">
              <w:rPr>
                <w:rStyle w:val="Hyperlink"/>
                <w:noProof/>
              </w:rPr>
              <w:t>Design challenges</w:t>
            </w:r>
            <w:r>
              <w:rPr>
                <w:noProof/>
                <w:webHidden/>
              </w:rPr>
              <w:tab/>
            </w:r>
            <w:r>
              <w:rPr>
                <w:noProof/>
                <w:webHidden/>
              </w:rPr>
              <w:fldChar w:fldCharType="begin"/>
            </w:r>
            <w:r>
              <w:rPr>
                <w:noProof/>
                <w:webHidden/>
              </w:rPr>
              <w:instrText xml:space="preserve"> PAGEREF _Toc134008080 \h </w:instrText>
            </w:r>
            <w:r>
              <w:rPr>
                <w:noProof/>
                <w:webHidden/>
              </w:rPr>
            </w:r>
            <w:r>
              <w:rPr>
                <w:noProof/>
                <w:webHidden/>
              </w:rPr>
              <w:fldChar w:fldCharType="separate"/>
            </w:r>
            <w:r>
              <w:rPr>
                <w:noProof/>
                <w:webHidden/>
              </w:rPr>
              <w:t>13</w:t>
            </w:r>
            <w:r>
              <w:rPr>
                <w:noProof/>
                <w:webHidden/>
              </w:rPr>
              <w:fldChar w:fldCharType="end"/>
            </w:r>
          </w:hyperlink>
        </w:p>
        <w:p w14:paraId="6656C7AE" w14:textId="59AEAD1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1" w:history="1">
            <w:r w:rsidRPr="00AF4609">
              <w:rPr>
                <w:rStyle w:val="Hyperlink"/>
                <w:noProof/>
              </w:rPr>
              <w:t>5.4.2</w:t>
            </w:r>
            <w:r>
              <w:rPr>
                <w:rFonts w:eastAsiaTheme="minorEastAsia" w:cstheme="minorBidi"/>
                <w:noProof/>
                <w:sz w:val="24"/>
                <w:szCs w:val="24"/>
                <w:lang w:val="en-SE" w:eastAsia="en-GB"/>
              </w:rPr>
              <w:tab/>
            </w:r>
            <w:r w:rsidRPr="00AF4609">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4008081 \h </w:instrText>
            </w:r>
            <w:r>
              <w:rPr>
                <w:noProof/>
                <w:webHidden/>
              </w:rPr>
            </w:r>
            <w:r>
              <w:rPr>
                <w:noProof/>
                <w:webHidden/>
              </w:rPr>
              <w:fldChar w:fldCharType="separate"/>
            </w:r>
            <w:r>
              <w:rPr>
                <w:noProof/>
                <w:webHidden/>
              </w:rPr>
              <w:t>15</w:t>
            </w:r>
            <w:r>
              <w:rPr>
                <w:noProof/>
                <w:webHidden/>
              </w:rPr>
              <w:fldChar w:fldCharType="end"/>
            </w:r>
          </w:hyperlink>
        </w:p>
        <w:p w14:paraId="2A3751FA" w14:textId="38C9EE3A"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2" w:history="1">
            <w:r w:rsidRPr="00AF4609">
              <w:rPr>
                <w:rStyle w:val="Hyperlink"/>
                <w:noProof/>
              </w:rPr>
              <w:t>5.5</w:t>
            </w:r>
            <w:r>
              <w:rPr>
                <w:rFonts w:eastAsiaTheme="minorEastAsia" w:cstheme="minorBidi"/>
                <w:b w:val="0"/>
                <w:bCs w:val="0"/>
                <w:noProof/>
                <w:sz w:val="24"/>
                <w:szCs w:val="24"/>
                <w:lang w:val="en-SE" w:eastAsia="en-GB"/>
              </w:rPr>
              <w:tab/>
            </w:r>
            <w:r w:rsidRPr="00AF4609">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4008082 \h </w:instrText>
            </w:r>
            <w:r>
              <w:rPr>
                <w:noProof/>
                <w:webHidden/>
              </w:rPr>
            </w:r>
            <w:r>
              <w:rPr>
                <w:noProof/>
                <w:webHidden/>
              </w:rPr>
              <w:fldChar w:fldCharType="separate"/>
            </w:r>
            <w:r>
              <w:rPr>
                <w:noProof/>
                <w:webHidden/>
              </w:rPr>
              <w:t>15</w:t>
            </w:r>
            <w:r>
              <w:rPr>
                <w:noProof/>
                <w:webHidden/>
              </w:rPr>
              <w:fldChar w:fldCharType="end"/>
            </w:r>
          </w:hyperlink>
        </w:p>
        <w:p w14:paraId="2750AFA6" w14:textId="0554FAEB"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83" w:history="1">
            <w:r w:rsidRPr="00AF4609">
              <w:rPr>
                <w:rStyle w:val="Hyperlink"/>
                <w:noProof/>
              </w:rPr>
              <w:t>6</w:t>
            </w:r>
            <w:r>
              <w:rPr>
                <w:rFonts w:eastAsiaTheme="minorEastAsia" w:cstheme="minorBidi"/>
                <w:b w:val="0"/>
                <w:bCs w:val="0"/>
                <w:i w:val="0"/>
                <w:iCs w:val="0"/>
                <w:noProof/>
                <w:lang w:val="en-SE" w:eastAsia="en-GB"/>
              </w:rPr>
              <w:tab/>
            </w:r>
            <w:r w:rsidRPr="00AF4609">
              <w:rPr>
                <w:rStyle w:val="Hyperlink"/>
                <w:noProof/>
              </w:rPr>
              <w:t>Design process and methods</w:t>
            </w:r>
            <w:r>
              <w:rPr>
                <w:noProof/>
                <w:webHidden/>
              </w:rPr>
              <w:tab/>
            </w:r>
            <w:r>
              <w:rPr>
                <w:noProof/>
                <w:webHidden/>
              </w:rPr>
              <w:fldChar w:fldCharType="begin"/>
            </w:r>
            <w:r>
              <w:rPr>
                <w:noProof/>
                <w:webHidden/>
              </w:rPr>
              <w:instrText xml:space="preserve"> PAGEREF _Toc134008083 \h </w:instrText>
            </w:r>
            <w:r>
              <w:rPr>
                <w:noProof/>
                <w:webHidden/>
              </w:rPr>
            </w:r>
            <w:r>
              <w:rPr>
                <w:noProof/>
                <w:webHidden/>
              </w:rPr>
              <w:fldChar w:fldCharType="separate"/>
            </w:r>
            <w:r>
              <w:rPr>
                <w:noProof/>
                <w:webHidden/>
              </w:rPr>
              <w:t>15</w:t>
            </w:r>
            <w:r>
              <w:rPr>
                <w:noProof/>
                <w:webHidden/>
              </w:rPr>
              <w:fldChar w:fldCharType="end"/>
            </w:r>
          </w:hyperlink>
        </w:p>
        <w:p w14:paraId="5D6F4640" w14:textId="6A1DBDC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4" w:history="1">
            <w:r w:rsidRPr="00AF4609">
              <w:rPr>
                <w:rStyle w:val="Hyperlink"/>
                <w:noProof/>
              </w:rPr>
              <w:t>6.1</w:t>
            </w:r>
            <w:r>
              <w:rPr>
                <w:rFonts w:eastAsiaTheme="minorEastAsia" w:cstheme="minorBidi"/>
                <w:b w:val="0"/>
                <w:bCs w:val="0"/>
                <w:noProof/>
                <w:sz w:val="24"/>
                <w:szCs w:val="24"/>
                <w:lang w:val="en-SE" w:eastAsia="en-GB"/>
              </w:rPr>
              <w:tab/>
            </w:r>
            <w:r w:rsidRPr="00AF4609">
              <w:rPr>
                <w:rStyle w:val="Hyperlink"/>
                <w:noProof/>
              </w:rPr>
              <w:t>Planning</w:t>
            </w:r>
            <w:r>
              <w:rPr>
                <w:noProof/>
                <w:webHidden/>
              </w:rPr>
              <w:tab/>
            </w:r>
            <w:r>
              <w:rPr>
                <w:noProof/>
                <w:webHidden/>
              </w:rPr>
              <w:fldChar w:fldCharType="begin"/>
            </w:r>
            <w:r>
              <w:rPr>
                <w:noProof/>
                <w:webHidden/>
              </w:rPr>
              <w:instrText xml:space="preserve"> PAGEREF _Toc134008084 \h </w:instrText>
            </w:r>
            <w:r>
              <w:rPr>
                <w:noProof/>
                <w:webHidden/>
              </w:rPr>
            </w:r>
            <w:r>
              <w:rPr>
                <w:noProof/>
                <w:webHidden/>
              </w:rPr>
              <w:fldChar w:fldCharType="separate"/>
            </w:r>
            <w:r>
              <w:rPr>
                <w:noProof/>
                <w:webHidden/>
              </w:rPr>
              <w:t>15</w:t>
            </w:r>
            <w:r>
              <w:rPr>
                <w:noProof/>
                <w:webHidden/>
              </w:rPr>
              <w:fldChar w:fldCharType="end"/>
            </w:r>
          </w:hyperlink>
        </w:p>
        <w:p w14:paraId="10E6E204" w14:textId="0A733CEC"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5" w:history="1">
            <w:r w:rsidRPr="00AF4609">
              <w:rPr>
                <w:rStyle w:val="Hyperlink"/>
                <w:noProof/>
              </w:rPr>
              <w:t>6.1.1</w:t>
            </w:r>
            <w:r>
              <w:rPr>
                <w:rFonts w:eastAsiaTheme="minorEastAsia" w:cstheme="minorBidi"/>
                <w:noProof/>
                <w:sz w:val="24"/>
                <w:szCs w:val="24"/>
                <w:lang w:val="en-SE" w:eastAsia="en-GB"/>
              </w:rPr>
              <w:tab/>
            </w:r>
            <w:r w:rsidRPr="00AF4609">
              <w:rPr>
                <w:rStyle w:val="Hyperlink"/>
                <w:noProof/>
              </w:rPr>
              <w:t>User Centred Design</w:t>
            </w:r>
            <w:r>
              <w:rPr>
                <w:noProof/>
                <w:webHidden/>
              </w:rPr>
              <w:tab/>
            </w:r>
            <w:r>
              <w:rPr>
                <w:noProof/>
                <w:webHidden/>
              </w:rPr>
              <w:fldChar w:fldCharType="begin"/>
            </w:r>
            <w:r>
              <w:rPr>
                <w:noProof/>
                <w:webHidden/>
              </w:rPr>
              <w:instrText xml:space="preserve"> PAGEREF _Toc134008085 \h </w:instrText>
            </w:r>
            <w:r>
              <w:rPr>
                <w:noProof/>
                <w:webHidden/>
              </w:rPr>
            </w:r>
            <w:r>
              <w:rPr>
                <w:noProof/>
                <w:webHidden/>
              </w:rPr>
              <w:fldChar w:fldCharType="separate"/>
            </w:r>
            <w:r>
              <w:rPr>
                <w:noProof/>
                <w:webHidden/>
              </w:rPr>
              <w:t>16</w:t>
            </w:r>
            <w:r>
              <w:rPr>
                <w:noProof/>
                <w:webHidden/>
              </w:rPr>
              <w:fldChar w:fldCharType="end"/>
            </w:r>
          </w:hyperlink>
        </w:p>
        <w:p w14:paraId="047961FD" w14:textId="2E16A14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6" w:history="1">
            <w:r w:rsidRPr="00AF4609">
              <w:rPr>
                <w:rStyle w:val="Hyperlink"/>
                <w:noProof/>
              </w:rPr>
              <w:t>6.1.2</w:t>
            </w:r>
            <w:r>
              <w:rPr>
                <w:rFonts w:eastAsiaTheme="minorEastAsia" w:cstheme="minorBidi"/>
                <w:noProof/>
                <w:sz w:val="24"/>
                <w:szCs w:val="24"/>
                <w:lang w:val="en-SE" w:eastAsia="en-GB"/>
              </w:rPr>
              <w:tab/>
            </w:r>
            <w:r w:rsidRPr="00AF4609">
              <w:rPr>
                <w:rStyle w:val="Hyperlink"/>
                <w:noProof/>
              </w:rPr>
              <w:t>Literature research</w:t>
            </w:r>
            <w:r>
              <w:rPr>
                <w:noProof/>
                <w:webHidden/>
              </w:rPr>
              <w:tab/>
            </w:r>
            <w:r>
              <w:rPr>
                <w:noProof/>
                <w:webHidden/>
              </w:rPr>
              <w:fldChar w:fldCharType="begin"/>
            </w:r>
            <w:r>
              <w:rPr>
                <w:noProof/>
                <w:webHidden/>
              </w:rPr>
              <w:instrText xml:space="preserve"> PAGEREF _Toc134008086 \h </w:instrText>
            </w:r>
            <w:r>
              <w:rPr>
                <w:noProof/>
                <w:webHidden/>
              </w:rPr>
            </w:r>
            <w:r>
              <w:rPr>
                <w:noProof/>
                <w:webHidden/>
              </w:rPr>
              <w:fldChar w:fldCharType="separate"/>
            </w:r>
            <w:r>
              <w:rPr>
                <w:noProof/>
                <w:webHidden/>
              </w:rPr>
              <w:t>17</w:t>
            </w:r>
            <w:r>
              <w:rPr>
                <w:noProof/>
                <w:webHidden/>
              </w:rPr>
              <w:fldChar w:fldCharType="end"/>
            </w:r>
          </w:hyperlink>
        </w:p>
        <w:p w14:paraId="3FB0D2AB" w14:textId="3514AA6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7" w:history="1">
            <w:r w:rsidRPr="00AF4609">
              <w:rPr>
                <w:rStyle w:val="Hyperlink"/>
                <w:noProof/>
              </w:rPr>
              <w:t>6.1.3</w:t>
            </w:r>
            <w:r>
              <w:rPr>
                <w:rFonts w:eastAsiaTheme="minorEastAsia" w:cstheme="minorBidi"/>
                <w:noProof/>
                <w:sz w:val="24"/>
                <w:szCs w:val="24"/>
                <w:lang w:val="en-SE" w:eastAsia="en-GB"/>
              </w:rPr>
              <w:tab/>
            </w:r>
            <w:r w:rsidRPr="00AF4609">
              <w:rPr>
                <w:rStyle w:val="Hyperlink"/>
                <w:noProof/>
              </w:rPr>
              <w:t>Critical reflection on the double diamond</w:t>
            </w:r>
            <w:r>
              <w:rPr>
                <w:noProof/>
                <w:webHidden/>
              </w:rPr>
              <w:tab/>
            </w:r>
            <w:r>
              <w:rPr>
                <w:noProof/>
                <w:webHidden/>
              </w:rPr>
              <w:fldChar w:fldCharType="begin"/>
            </w:r>
            <w:r>
              <w:rPr>
                <w:noProof/>
                <w:webHidden/>
              </w:rPr>
              <w:instrText xml:space="preserve"> PAGEREF _Toc134008087 \h </w:instrText>
            </w:r>
            <w:r>
              <w:rPr>
                <w:noProof/>
                <w:webHidden/>
              </w:rPr>
            </w:r>
            <w:r>
              <w:rPr>
                <w:noProof/>
                <w:webHidden/>
              </w:rPr>
              <w:fldChar w:fldCharType="separate"/>
            </w:r>
            <w:r>
              <w:rPr>
                <w:noProof/>
                <w:webHidden/>
              </w:rPr>
              <w:t>18</w:t>
            </w:r>
            <w:r>
              <w:rPr>
                <w:noProof/>
                <w:webHidden/>
              </w:rPr>
              <w:fldChar w:fldCharType="end"/>
            </w:r>
          </w:hyperlink>
        </w:p>
        <w:p w14:paraId="7D8EC6F4" w14:textId="5F24A67E"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8" w:history="1">
            <w:r w:rsidRPr="00AF4609">
              <w:rPr>
                <w:rStyle w:val="Hyperlink"/>
                <w:noProof/>
              </w:rPr>
              <w:t>6.2</w:t>
            </w:r>
            <w:r>
              <w:rPr>
                <w:rFonts w:eastAsiaTheme="minorEastAsia" w:cstheme="minorBidi"/>
                <w:b w:val="0"/>
                <w:bCs w:val="0"/>
                <w:noProof/>
                <w:sz w:val="24"/>
                <w:szCs w:val="24"/>
                <w:lang w:val="en-SE" w:eastAsia="en-GB"/>
              </w:rPr>
              <w:tab/>
            </w:r>
            <w:r w:rsidRPr="00AF4609">
              <w:rPr>
                <w:rStyle w:val="Hyperlink"/>
                <w:noProof/>
              </w:rPr>
              <w:t>Early design stages</w:t>
            </w:r>
            <w:r>
              <w:rPr>
                <w:noProof/>
                <w:webHidden/>
              </w:rPr>
              <w:tab/>
            </w:r>
            <w:r>
              <w:rPr>
                <w:noProof/>
                <w:webHidden/>
              </w:rPr>
              <w:fldChar w:fldCharType="begin"/>
            </w:r>
            <w:r>
              <w:rPr>
                <w:noProof/>
                <w:webHidden/>
              </w:rPr>
              <w:instrText xml:space="preserve"> PAGEREF _Toc134008088 \h </w:instrText>
            </w:r>
            <w:r>
              <w:rPr>
                <w:noProof/>
                <w:webHidden/>
              </w:rPr>
            </w:r>
            <w:r>
              <w:rPr>
                <w:noProof/>
                <w:webHidden/>
              </w:rPr>
              <w:fldChar w:fldCharType="separate"/>
            </w:r>
            <w:r>
              <w:rPr>
                <w:noProof/>
                <w:webHidden/>
              </w:rPr>
              <w:t>19</w:t>
            </w:r>
            <w:r>
              <w:rPr>
                <w:noProof/>
                <w:webHidden/>
              </w:rPr>
              <w:fldChar w:fldCharType="end"/>
            </w:r>
          </w:hyperlink>
        </w:p>
        <w:p w14:paraId="697380DD" w14:textId="45DE68FD"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9" w:history="1">
            <w:r w:rsidRPr="00AF4609">
              <w:rPr>
                <w:rStyle w:val="Hyperlink"/>
                <w:noProof/>
              </w:rPr>
              <w:t>6.2.1</w:t>
            </w:r>
            <w:r>
              <w:rPr>
                <w:rFonts w:eastAsiaTheme="minorEastAsia" w:cstheme="minorBidi"/>
                <w:noProof/>
                <w:sz w:val="24"/>
                <w:szCs w:val="24"/>
                <w:lang w:val="en-SE" w:eastAsia="en-GB"/>
              </w:rPr>
              <w:tab/>
            </w:r>
            <w:r w:rsidRPr="00AF4609">
              <w:rPr>
                <w:rStyle w:val="Hyperlink"/>
                <w:noProof/>
              </w:rPr>
              <w:t xml:space="preserve">Interviews </w:t>
            </w:r>
            <w:r w:rsidRPr="00AF4609">
              <w:rPr>
                <w:rStyle w:val="Hyperlink"/>
                <w:noProof/>
              </w:rPr>
              <w:t>a</w:t>
            </w:r>
            <w:r w:rsidRPr="00AF4609">
              <w:rPr>
                <w:rStyle w:val="Hyperlink"/>
                <w:noProof/>
              </w:rPr>
              <w:t>s a research method</w:t>
            </w:r>
            <w:r>
              <w:rPr>
                <w:noProof/>
                <w:webHidden/>
              </w:rPr>
              <w:tab/>
            </w:r>
            <w:r>
              <w:rPr>
                <w:noProof/>
                <w:webHidden/>
              </w:rPr>
              <w:fldChar w:fldCharType="begin"/>
            </w:r>
            <w:r>
              <w:rPr>
                <w:noProof/>
                <w:webHidden/>
              </w:rPr>
              <w:instrText xml:space="preserve"> PAGEREF _Toc134008089 \h </w:instrText>
            </w:r>
            <w:r>
              <w:rPr>
                <w:noProof/>
                <w:webHidden/>
              </w:rPr>
            </w:r>
            <w:r>
              <w:rPr>
                <w:noProof/>
                <w:webHidden/>
              </w:rPr>
              <w:fldChar w:fldCharType="separate"/>
            </w:r>
            <w:r>
              <w:rPr>
                <w:noProof/>
                <w:webHidden/>
              </w:rPr>
              <w:t>19</w:t>
            </w:r>
            <w:r>
              <w:rPr>
                <w:noProof/>
                <w:webHidden/>
              </w:rPr>
              <w:fldChar w:fldCharType="end"/>
            </w:r>
          </w:hyperlink>
        </w:p>
        <w:p w14:paraId="0F2392CD" w14:textId="01911F1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0" w:history="1">
            <w:r w:rsidRPr="00AF4609">
              <w:rPr>
                <w:rStyle w:val="Hyperlink"/>
                <w:noProof/>
                <w:lang w:eastAsia="en-GB"/>
              </w:rPr>
              <w:t>6.2.2</w:t>
            </w:r>
            <w:r>
              <w:rPr>
                <w:rFonts w:eastAsiaTheme="minorEastAsia" w:cstheme="minorBidi"/>
                <w:noProof/>
                <w:sz w:val="24"/>
                <w:szCs w:val="24"/>
                <w:lang w:val="en-SE" w:eastAsia="en-GB"/>
              </w:rPr>
              <w:tab/>
            </w:r>
            <w:r w:rsidRPr="00AF4609">
              <w:rPr>
                <w:rStyle w:val="Hyperlink"/>
                <w:noProof/>
                <w:lang w:eastAsia="en-GB"/>
              </w:rPr>
              <w:t>Exploratory discussions</w:t>
            </w:r>
            <w:r>
              <w:rPr>
                <w:noProof/>
                <w:webHidden/>
              </w:rPr>
              <w:tab/>
            </w:r>
            <w:r>
              <w:rPr>
                <w:noProof/>
                <w:webHidden/>
              </w:rPr>
              <w:fldChar w:fldCharType="begin"/>
            </w:r>
            <w:r>
              <w:rPr>
                <w:noProof/>
                <w:webHidden/>
              </w:rPr>
              <w:instrText xml:space="preserve"> PAGEREF _Toc134008090 \h </w:instrText>
            </w:r>
            <w:r>
              <w:rPr>
                <w:noProof/>
                <w:webHidden/>
              </w:rPr>
            </w:r>
            <w:r>
              <w:rPr>
                <w:noProof/>
                <w:webHidden/>
              </w:rPr>
              <w:fldChar w:fldCharType="separate"/>
            </w:r>
            <w:r>
              <w:rPr>
                <w:noProof/>
                <w:webHidden/>
              </w:rPr>
              <w:t>20</w:t>
            </w:r>
            <w:r>
              <w:rPr>
                <w:noProof/>
                <w:webHidden/>
              </w:rPr>
              <w:fldChar w:fldCharType="end"/>
            </w:r>
          </w:hyperlink>
        </w:p>
        <w:p w14:paraId="62C38741" w14:textId="028AB44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1" w:history="1">
            <w:r w:rsidRPr="00AF4609">
              <w:rPr>
                <w:rStyle w:val="Hyperlink"/>
                <w:noProof/>
              </w:rPr>
              <w:t>6.2.3</w:t>
            </w:r>
            <w:r>
              <w:rPr>
                <w:rFonts w:eastAsiaTheme="minorEastAsia" w:cstheme="minorBidi"/>
                <w:noProof/>
                <w:sz w:val="24"/>
                <w:szCs w:val="24"/>
                <w:lang w:val="en-SE" w:eastAsia="en-GB"/>
              </w:rPr>
              <w:tab/>
            </w:r>
            <w:r w:rsidRPr="00AF4609">
              <w:rPr>
                <w:rStyle w:val="Hyperlink"/>
                <w:noProof/>
              </w:rPr>
              <w:t>Drawbacks</w:t>
            </w:r>
            <w:r>
              <w:rPr>
                <w:noProof/>
                <w:webHidden/>
              </w:rPr>
              <w:tab/>
            </w:r>
            <w:r>
              <w:rPr>
                <w:noProof/>
                <w:webHidden/>
              </w:rPr>
              <w:fldChar w:fldCharType="begin"/>
            </w:r>
            <w:r>
              <w:rPr>
                <w:noProof/>
                <w:webHidden/>
              </w:rPr>
              <w:instrText xml:space="preserve"> PAGEREF _Toc134008091 \h </w:instrText>
            </w:r>
            <w:r>
              <w:rPr>
                <w:noProof/>
                <w:webHidden/>
              </w:rPr>
            </w:r>
            <w:r>
              <w:rPr>
                <w:noProof/>
                <w:webHidden/>
              </w:rPr>
              <w:fldChar w:fldCharType="separate"/>
            </w:r>
            <w:r>
              <w:rPr>
                <w:noProof/>
                <w:webHidden/>
              </w:rPr>
              <w:t>20</w:t>
            </w:r>
            <w:r>
              <w:rPr>
                <w:noProof/>
                <w:webHidden/>
              </w:rPr>
              <w:fldChar w:fldCharType="end"/>
            </w:r>
          </w:hyperlink>
        </w:p>
        <w:p w14:paraId="0228BF14" w14:textId="5D7A409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2" w:history="1">
            <w:r w:rsidRPr="00AF4609">
              <w:rPr>
                <w:rStyle w:val="Hyperlink"/>
                <w:noProof/>
              </w:rPr>
              <w:t>6.2.4</w:t>
            </w:r>
            <w:r>
              <w:rPr>
                <w:rFonts w:eastAsiaTheme="minorEastAsia" w:cstheme="minorBidi"/>
                <w:noProof/>
                <w:sz w:val="24"/>
                <w:szCs w:val="24"/>
                <w:lang w:val="en-SE" w:eastAsia="en-GB"/>
              </w:rPr>
              <w:tab/>
            </w:r>
            <w:r w:rsidRPr="00AF4609">
              <w:rPr>
                <w:rStyle w:val="Hyperlink"/>
                <w:noProof/>
              </w:rPr>
              <w:t>Analysis process</w:t>
            </w:r>
            <w:r>
              <w:rPr>
                <w:noProof/>
                <w:webHidden/>
              </w:rPr>
              <w:tab/>
            </w:r>
            <w:r>
              <w:rPr>
                <w:noProof/>
                <w:webHidden/>
              </w:rPr>
              <w:fldChar w:fldCharType="begin"/>
            </w:r>
            <w:r>
              <w:rPr>
                <w:noProof/>
                <w:webHidden/>
              </w:rPr>
              <w:instrText xml:space="preserve"> PAGEREF _Toc134008092 \h </w:instrText>
            </w:r>
            <w:r>
              <w:rPr>
                <w:noProof/>
                <w:webHidden/>
              </w:rPr>
            </w:r>
            <w:r>
              <w:rPr>
                <w:noProof/>
                <w:webHidden/>
              </w:rPr>
              <w:fldChar w:fldCharType="separate"/>
            </w:r>
            <w:r>
              <w:rPr>
                <w:noProof/>
                <w:webHidden/>
              </w:rPr>
              <w:t>21</w:t>
            </w:r>
            <w:r>
              <w:rPr>
                <w:noProof/>
                <w:webHidden/>
              </w:rPr>
              <w:fldChar w:fldCharType="end"/>
            </w:r>
          </w:hyperlink>
        </w:p>
        <w:p w14:paraId="70371C68" w14:textId="157C876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3" w:history="1">
            <w:r w:rsidRPr="00AF4609">
              <w:rPr>
                <w:rStyle w:val="Hyperlink"/>
                <w:noProof/>
                <w:lang w:eastAsia="en-GB"/>
              </w:rPr>
              <w:t>6.2.5</w:t>
            </w:r>
            <w:r>
              <w:rPr>
                <w:rFonts w:eastAsiaTheme="minorEastAsia" w:cstheme="minorBidi"/>
                <w:noProof/>
                <w:sz w:val="24"/>
                <w:szCs w:val="24"/>
                <w:lang w:val="en-SE" w:eastAsia="en-GB"/>
              </w:rPr>
              <w:tab/>
            </w:r>
            <w:r w:rsidRPr="00AF4609">
              <w:rPr>
                <w:rStyle w:val="Hyperlink"/>
                <w:noProof/>
                <w:lang w:eastAsia="en-GB"/>
              </w:rPr>
              <w:t>Results from interviews</w:t>
            </w:r>
            <w:r>
              <w:rPr>
                <w:noProof/>
                <w:webHidden/>
              </w:rPr>
              <w:tab/>
            </w:r>
            <w:r>
              <w:rPr>
                <w:noProof/>
                <w:webHidden/>
              </w:rPr>
              <w:fldChar w:fldCharType="begin"/>
            </w:r>
            <w:r>
              <w:rPr>
                <w:noProof/>
                <w:webHidden/>
              </w:rPr>
              <w:instrText xml:space="preserve"> PAGEREF _Toc134008093 \h </w:instrText>
            </w:r>
            <w:r>
              <w:rPr>
                <w:noProof/>
                <w:webHidden/>
              </w:rPr>
            </w:r>
            <w:r>
              <w:rPr>
                <w:noProof/>
                <w:webHidden/>
              </w:rPr>
              <w:fldChar w:fldCharType="separate"/>
            </w:r>
            <w:r>
              <w:rPr>
                <w:noProof/>
                <w:webHidden/>
              </w:rPr>
              <w:t>22</w:t>
            </w:r>
            <w:r>
              <w:rPr>
                <w:noProof/>
                <w:webHidden/>
              </w:rPr>
              <w:fldChar w:fldCharType="end"/>
            </w:r>
          </w:hyperlink>
        </w:p>
        <w:p w14:paraId="0D49C031" w14:textId="5460CF1C"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94" w:history="1">
            <w:r w:rsidRPr="00AF4609">
              <w:rPr>
                <w:rStyle w:val="Hyperlink"/>
                <w:noProof/>
              </w:rPr>
              <w:t>6.3</w:t>
            </w:r>
            <w:r>
              <w:rPr>
                <w:rFonts w:eastAsiaTheme="minorEastAsia" w:cstheme="minorBidi"/>
                <w:b w:val="0"/>
                <w:bCs w:val="0"/>
                <w:noProof/>
                <w:sz w:val="24"/>
                <w:szCs w:val="24"/>
                <w:lang w:val="en-SE" w:eastAsia="en-GB"/>
              </w:rPr>
              <w:tab/>
            </w:r>
            <w:r w:rsidRPr="00AF4609">
              <w:rPr>
                <w:rStyle w:val="Hyperlink"/>
                <w:noProof/>
              </w:rPr>
              <w:t>Sketching &amp; Prototyping</w:t>
            </w:r>
            <w:r>
              <w:rPr>
                <w:noProof/>
                <w:webHidden/>
              </w:rPr>
              <w:tab/>
            </w:r>
            <w:r>
              <w:rPr>
                <w:noProof/>
                <w:webHidden/>
              </w:rPr>
              <w:fldChar w:fldCharType="begin"/>
            </w:r>
            <w:r>
              <w:rPr>
                <w:noProof/>
                <w:webHidden/>
              </w:rPr>
              <w:instrText xml:space="preserve"> PAGEREF _Toc134008094 \h </w:instrText>
            </w:r>
            <w:r>
              <w:rPr>
                <w:noProof/>
                <w:webHidden/>
              </w:rPr>
            </w:r>
            <w:r>
              <w:rPr>
                <w:noProof/>
                <w:webHidden/>
              </w:rPr>
              <w:fldChar w:fldCharType="separate"/>
            </w:r>
            <w:r>
              <w:rPr>
                <w:noProof/>
                <w:webHidden/>
              </w:rPr>
              <w:t>27</w:t>
            </w:r>
            <w:r>
              <w:rPr>
                <w:noProof/>
                <w:webHidden/>
              </w:rPr>
              <w:fldChar w:fldCharType="end"/>
            </w:r>
          </w:hyperlink>
        </w:p>
        <w:p w14:paraId="615ECC53" w14:textId="07E35225"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5" w:history="1">
            <w:r w:rsidRPr="00AF4609">
              <w:rPr>
                <w:rStyle w:val="Hyperlink"/>
                <w:noProof/>
              </w:rPr>
              <w:t>6.3.1</w:t>
            </w:r>
            <w:r>
              <w:rPr>
                <w:rFonts w:eastAsiaTheme="minorEastAsia" w:cstheme="minorBidi"/>
                <w:noProof/>
                <w:sz w:val="24"/>
                <w:szCs w:val="24"/>
                <w:lang w:val="en-SE" w:eastAsia="en-GB"/>
              </w:rPr>
              <w:tab/>
            </w:r>
            <w:r w:rsidRPr="00AF4609">
              <w:rPr>
                <w:rStyle w:val="Hyperlink"/>
                <w:noProof/>
              </w:rPr>
              <w:t>Prototyping methodology</w:t>
            </w:r>
            <w:r>
              <w:rPr>
                <w:noProof/>
                <w:webHidden/>
              </w:rPr>
              <w:tab/>
            </w:r>
            <w:r>
              <w:rPr>
                <w:noProof/>
                <w:webHidden/>
              </w:rPr>
              <w:fldChar w:fldCharType="begin"/>
            </w:r>
            <w:r>
              <w:rPr>
                <w:noProof/>
                <w:webHidden/>
              </w:rPr>
              <w:instrText xml:space="preserve"> PAGEREF _Toc134008095 \h </w:instrText>
            </w:r>
            <w:r>
              <w:rPr>
                <w:noProof/>
                <w:webHidden/>
              </w:rPr>
            </w:r>
            <w:r>
              <w:rPr>
                <w:noProof/>
                <w:webHidden/>
              </w:rPr>
              <w:fldChar w:fldCharType="separate"/>
            </w:r>
            <w:r>
              <w:rPr>
                <w:noProof/>
                <w:webHidden/>
              </w:rPr>
              <w:t>27</w:t>
            </w:r>
            <w:r>
              <w:rPr>
                <w:noProof/>
                <w:webHidden/>
              </w:rPr>
              <w:fldChar w:fldCharType="end"/>
            </w:r>
          </w:hyperlink>
        </w:p>
        <w:p w14:paraId="0CD172A8" w14:textId="55C48FDF"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6" w:history="1">
            <w:r w:rsidRPr="00AF4609">
              <w:rPr>
                <w:rStyle w:val="Hyperlink"/>
                <w:noProof/>
              </w:rPr>
              <w:t>6.3.2</w:t>
            </w:r>
            <w:r>
              <w:rPr>
                <w:rFonts w:eastAsiaTheme="minorEastAsia" w:cstheme="minorBidi"/>
                <w:noProof/>
                <w:sz w:val="24"/>
                <w:szCs w:val="24"/>
                <w:lang w:val="en-SE" w:eastAsia="en-GB"/>
              </w:rPr>
              <w:tab/>
            </w:r>
            <w:r w:rsidRPr="00AF4609">
              <w:rPr>
                <w:rStyle w:val="Hyperlink"/>
                <w:noProof/>
              </w:rPr>
              <w:t>Three-point approach</w:t>
            </w:r>
            <w:r>
              <w:rPr>
                <w:noProof/>
                <w:webHidden/>
              </w:rPr>
              <w:tab/>
            </w:r>
            <w:r>
              <w:rPr>
                <w:noProof/>
                <w:webHidden/>
              </w:rPr>
              <w:fldChar w:fldCharType="begin"/>
            </w:r>
            <w:r>
              <w:rPr>
                <w:noProof/>
                <w:webHidden/>
              </w:rPr>
              <w:instrText xml:space="preserve"> PAGEREF _Toc134008096 \h </w:instrText>
            </w:r>
            <w:r>
              <w:rPr>
                <w:noProof/>
                <w:webHidden/>
              </w:rPr>
            </w:r>
            <w:r>
              <w:rPr>
                <w:noProof/>
                <w:webHidden/>
              </w:rPr>
              <w:fldChar w:fldCharType="separate"/>
            </w:r>
            <w:r>
              <w:rPr>
                <w:noProof/>
                <w:webHidden/>
              </w:rPr>
              <w:t>27</w:t>
            </w:r>
            <w:r>
              <w:rPr>
                <w:noProof/>
                <w:webHidden/>
              </w:rPr>
              <w:fldChar w:fldCharType="end"/>
            </w:r>
          </w:hyperlink>
        </w:p>
        <w:p w14:paraId="5A285D17" w14:textId="5531CD8F"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97" w:history="1">
            <w:r w:rsidRPr="00AF4609">
              <w:rPr>
                <w:rStyle w:val="Hyperlink"/>
                <w:noProof/>
                <w:lang w:val="en-US"/>
              </w:rPr>
              <w:t>6.4</w:t>
            </w:r>
            <w:r>
              <w:rPr>
                <w:rFonts w:eastAsiaTheme="minorEastAsia" w:cstheme="minorBidi"/>
                <w:b w:val="0"/>
                <w:bCs w:val="0"/>
                <w:noProof/>
                <w:sz w:val="24"/>
                <w:szCs w:val="24"/>
                <w:lang w:val="en-SE" w:eastAsia="en-GB"/>
              </w:rPr>
              <w:tab/>
            </w:r>
            <w:r w:rsidRPr="00AF4609">
              <w:rPr>
                <w:rStyle w:val="Hyperlink"/>
                <w:noProof/>
                <w:lang w:val="en-US"/>
              </w:rPr>
              <w:t>User testing</w:t>
            </w:r>
            <w:r>
              <w:rPr>
                <w:noProof/>
                <w:webHidden/>
              </w:rPr>
              <w:tab/>
            </w:r>
            <w:r>
              <w:rPr>
                <w:noProof/>
                <w:webHidden/>
              </w:rPr>
              <w:fldChar w:fldCharType="begin"/>
            </w:r>
            <w:r>
              <w:rPr>
                <w:noProof/>
                <w:webHidden/>
              </w:rPr>
              <w:instrText xml:space="preserve"> PAGEREF _Toc134008097 \h </w:instrText>
            </w:r>
            <w:r>
              <w:rPr>
                <w:noProof/>
                <w:webHidden/>
              </w:rPr>
            </w:r>
            <w:r>
              <w:rPr>
                <w:noProof/>
                <w:webHidden/>
              </w:rPr>
              <w:fldChar w:fldCharType="separate"/>
            </w:r>
            <w:r>
              <w:rPr>
                <w:noProof/>
                <w:webHidden/>
              </w:rPr>
              <w:t>31</w:t>
            </w:r>
            <w:r>
              <w:rPr>
                <w:noProof/>
                <w:webHidden/>
              </w:rPr>
              <w:fldChar w:fldCharType="end"/>
            </w:r>
          </w:hyperlink>
        </w:p>
        <w:p w14:paraId="59880ED3" w14:textId="2C345804"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8" w:history="1">
            <w:r w:rsidRPr="00AF4609">
              <w:rPr>
                <w:rStyle w:val="Hyperlink"/>
                <w:noProof/>
                <w:lang w:val="en-US"/>
              </w:rPr>
              <w:t>6.4.1</w:t>
            </w:r>
            <w:r>
              <w:rPr>
                <w:rFonts w:eastAsiaTheme="minorEastAsia" w:cstheme="minorBidi"/>
                <w:noProof/>
                <w:sz w:val="24"/>
                <w:szCs w:val="24"/>
                <w:lang w:val="en-SE" w:eastAsia="en-GB"/>
              </w:rPr>
              <w:tab/>
            </w:r>
            <w:r w:rsidRPr="00AF4609">
              <w:rPr>
                <w:rStyle w:val="Hyperlink"/>
                <w:noProof/>
                <w:lang w:val="en-US"/>
              </w:rPr>
              <w:t>Paper about user testing?</w:t>
            </w:r>
            <w:r>
              <w:rPr>
                <w:noProof/>
                <w:webHidden/>
              </w:rPr>
              <w:tab/>
            </w:r>
            <w:r>
              <w:rPr>
                <w:noProof/>
                <w:webHidden/>
              </w:rPr>
              <w:fldChar w:fldCharType="begin"/>
            </w:r>
            <w:r>
              <w:rPr>
                <w:noProof/>
                <w:webHidden/>
              </w:rPr>
              <w:instrText xml:space="preserve"> PAGEREF _Toc134008098 \h </w:instrText>
            </w:r>
            <w:r>
              <w:rPr>
                <w:noProof/>
                <w:webHidden/>
              </w:rPr>
            </w:r>
            <w:r>
              <w:rPr>
                <w:noProof/>
                <w:webHidden/>
              </w:rPr>
              <w:fldChar w:fldCharType="separate"/>
            </w:r>
            <w:r>
              <w:rPr>
                <w:noProof/>
                <w:webHidden/>
              </w:rPr>
              <w:t>31</w:t>
            </w:r>
            <w:r>
              <w:rPr>
                <w:noProof/>
                <w:webHidden/>
              </w:rPr>
              <w:fldChar w:fldCharType="end"/>
            </w:r>
          </w:hyperlink>
        </w:p>
        <w:p w14:paraId="53AD9BD4" w14:textId="578C504F"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9" w:history="1">
            <w:r w:rsidRPr="00AF4609">
              <w:rPr>
                <w:rStyle w:val="Hyperlink"/>
                <w:noProof/>
              </w:rPr>
              <w:t>6.4.2</w:t>
            </w:r>
            <w:r>
              <w:rPr>
                <w:rFonts w:eastAsiaTheme="minorEastAsia" w:cstheme="minorBidi"/>
                <w:noProof/>
                <w:sz w:val="24"/>
                <w:szCs w:val="24"/>
                <w:lang w:val="en-SE" w:eastAsia="en-GB"/>
              </w:rPr>
              <w:tab/>
            </w:r>
            <w:r w:rsidRPr="00AF4609">
              <w:rPr>
                <w:rStyle w:val="Hyperlink"/>
                <w:noProof/>
              </w:rPr>
              <w:t>Planning and user test process</w:t>
            </w:r>
            <w:r>
              <w:rPr>
                <w:noProof/>
                <w:webHidden/>
              </w:rPr>
              <w:tab/>
            </w:r>
            <w:r>
              <w:rPr>
                <w:noProof/>
                <w:webHidden/>
              </w:rPr>
              <w:fldChar w:fldCharType="begin"/>
            </w:r>
            <w:r>
              <w:rPr>
                <w:noProof/>
                <w:webHidden/>
              </w:rPr>
              <w:instrText xml:space="preserve"> PAGEREF _Toc134008099 \h </w:instrText>
            </w:r>
            <w:r>
              <w:rPr>
                <w:noProof/>
                <w:webHidden/>
              </w:rPr>
            </w:r>
            <w:r>
              <w:rPr>
                <w:noProof/>
                <w:webHidden/>
              </w:rPr>
              <w:fldChar w:fldCharType="separate"/>
            </w:r>
            <w:r>
              <w:rPr>
                <w:noProof/>
                <w:webHidden/>
              </w:rPr>
              <w:t>32</w:t>
            </w:r>
            <w:r>
              <w:rPr>
                <w:noProof/>
                <w:webHidden/>
              </w:rPr>
              <w:fldChar w:fldCharType="end"/>
            </w:r>
          </w:hyperlink>
        </w:p>
        <w:p w14:paraId="463FF26D" w14:textId="35007852"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100" w:history="1">
            <w:r w:rsidRPr="00AF4609">
              <w:rPr>
                <w:rStyle w:val="Hyperlink"/>
                <w:noProof/>
              </w:rPr>
              <w:t>6.4.3</w:t>
            </w:r>
            <w:r>
              <w:rPr>
                <w:rFonts w:eastAsiaTheme="minorEastAsia" w:cstheme="minorBidi"/>
                <w:noProof/>
                <w:sz w:val="24"/>
                <w:szCs w:val="24"/>
                <w:lang w:val="en-SE" w:eastAsia="en-GB"/>
              </w:rPr>
              <w:tab/>
            </w:r>
            <w:r w:rsidRPr="00AF4609">
              <w:rPr>
                <w:rStyle w:val="Hyperlink"/>
                <w:noProof/>
              </w:rPr>
              <w:t>Iterating on the design</w:t>
            </w:r>
            <w:r>
              <w:rPr>
                <w:noProof/>
                <w:webHidden/>
              </w:rPr>
              <w:tab/>
            </w:r>
            <w:r>
              <w:rPr>
                <w:noProof/>
                <w:webHidden/>
              </w:rPr>
              <w:fldChar w:fldCharType="begin"/>
            </w:r>
            <w:r>
              <w:rPr>
                <w:noProof/>
                <w:webHidden/>
              </w:rPr>
              <w:instrText xml:space="preserve"> PAGEREF _Toc134008100 \h </w:instrText>
            </w:r>
            <w:r>
              <w:rPr>
                <w:noProof/>
                <w:webHidden/>
              </w:rPr>
            </w:r>
            <w:r>
              <w:rPr>
                <w:noProof/>
                <w:webHidden/>
              </w:rPr>
              <w:fldChar w:fldCharType="separate"/>
            </w:r>
            <w:r>
              <w:rPr>
                <w:noProof/>
                <w:webHidden/>
              </w:rPr>
              <w:t>33</w:t>
            </w:r>
            <w:r>
              <w:rPr>
                <w:noProof/>
                <w:webHidden/>
              </w:rPr>
              <w:fldChar w:fldCharType="end"/>
            </w:r>
          </w:hyperlink>
        </w:p>
        <w:p w14:paraId="1E441458" w14:textId="665DEFC5"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1" w:history="1">
            <w:r w:rsidRPr="00AF4609">
              <w:rPr>
                <w:rStyle w:val="Hyperlink"/>
                <w:noProof/>
              </w:rPr>
              <w:t>7</w:t>
            </w:r>
            <w:r>
              <w:rPr>
                <w:rFonts w:eastAsiaTheme="minorEastAsia" w:cstheme="minorBidi"/>
                <w:b w:val="0"/>
                <w:bCs w:val="0"/>
                <w:i w:val="0"/>
                <w:iCs w:val="0"/>
                <w:noProof/>
                <w:lang w:val="en-SE" w:eastAsia="en-GB"/>
              </w:rPr>
              <w:tab/>
            </w:r>
            <w:r w:rsidRPr="00AF4609">
              <w:rPr>
                <w:rStyle w:val="Hyperlink"/>
                <w:noProof/>
              </w:rPr>
              <w:t>Proof of Concept</w:t>
            </w:r>
            <w:r>
              <w:rPr>
                <w:noProof/>
                <w:webHidden/>
              </w:rPr>
              <w:tab/>
            </w:r>
            <w:r>
              <w:rPr>
                <w:noProof/>
                <w:webHidden/>
              </w:rPr>
              <w:fldChar w:fldCharType="begin"/>
            </w:r>
            <w:r>
              <w:rPr>
                <w:noProof/>
                <w:webHidden/>
              </w:rPr>
              <w:instrText xml:space="preserve"> PAGEREF _Toc134008101 \h </w:instrText>
            </w:r>
            <w:r>
              <w:rPr>
                <w:noProof/>
                <w:webHidden/>
              </w:rPr>
            </w:r>
            <w:r>
              <w:rPr>
                <w:noProof/>
                <w:webHidden/>
              </w:rPr>
              <w:fldChar w:fldCharType="separate"/>
            </w:r>
            <w:r>
              <w:rPr>
                <w:noProof/>
                <w:webHidden/>
              </w:rPr>
              <w:t>37</w:t>
            </w:r>
            <w:r>
              <w:rPr>
                <w:noProof/>
                <w:webHidden/>
              </w:rPr>
              <w:fldChar w:fldCharType="end"/>
            </w:r>
          </w:hyperlink>
        </w:p>
        <w:p w14:paraId="34CD3828" w14:textId="722EA16F"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2" w:history="1">
            <w:r w:rsidRPr="00AF4609">
              <w:rPr>
                <w:rStyle w:val="Hyperlink"/>
                <w:noProof/>
              </w:rPr>
              <w:t>8</w:t>
            </w:r>
            <w:r>
              <w:rPr>
                <w:rFonts w:eastAsiaTheme="minorEastAsia" w:cstheme="minorBidi"/>
                <w:b w:val="0"/>
                <w:bCs w:val="0"/>
                <w:i w:val="0"/>
                <w:iCs w:val="0"/>
                <w:noProof/>
                <w:lang w:val="en-SE" w:eastAsia="en-GB"/>
              </w:rPr>
              <w:tab/>
            </w:r>
            <w:r w:rsidRPr="00AF4609">
              <w:rPr>
                <w:rStyle w:val="Hyperlink"/>
                <w:noProof/>
              </w:rPr>
              <w:t>Discussion</w:t>
            </w:r>
            <w:r>
              <w:rPr>
                <w:noProof/>
                <w:webHidden/>
              </w:rPr>
              <w:tab/>
            </w:r>
            <w:r>
              <w:rPr>
                <w:noProof/>
                <w:webHidden/>
              </w:rPr>
              <w:fldChar w:fldCharType="begin"/>
            </w:r>
            <w:r>
              <w:rPr>
                <w:noProof/>
                <w:webHidden/>
              </w:rPr>
              <w:instrText xml:space="preserve"> PAGEREF _Toc134008102 \h </w:instrText>
            </w:r>
            <w:r>
              <w:rPr>
                <w:noProof/>
                <w:webHidden/>
              </w:rPr>
            </w:r>
            <w:r>
              <w:rPr>
                <w:noProof/>
                <w:webHidden/>
              </w:rPr>
              <w:fldChar w:fldCharType="separate"/>
            </w:r>
            <w:r>
              <w:rPr>
                <w:noProof/>
                <w:webHidden/>
              </w:rPr>
              <w:t>37</w:t>
            </w:r>
            <w:r>
              <w:rPr>
                <w:noProof/>
                <w:webHidden/>
              </w:rPr>
              <w:fldChar w:fldCharType="end"/>
            </w:r>
          </w:hyperlink>
        </w:p>
        <w:p w14:paraId="3FF0153F" w14:textId="5A113826"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103" w:history="1">
            <w:r w:rsidRPr="00AF4609">
              <w:rPr>
                <w:rStyle w:val="Hyperlink"/>
                <w:noProof/>
              </w:rPr>
              <w:t>8.1</w:t>
            </w:r>
            <w:r>
              <w:rPr>
                <w:rFonts w:eastAsiaTheme="minorEastAsia" w:cstheme="minorBidi"/>
                <w:b w:val="0"/>
                <w:bCs w:val="0"/>
                <w:noProof/>
                <w:sz w:val="24"/>
                <w:szCs w:val="24"/>
                <w:lang w:val="en-SE" w:eastAsia="en-GB"/>
              </w:rPr>
              <w:tab/>
            </w:r>
            <w:r w:rsidRPr="00AF4609">
              <w:rPr>
                <w:rStyle w:val="Hyperlink"/>
                <w:noProof/>
              </w:rPr>
              <w:t>The prototype</w:t>
            </w:r>
            <w:r>
              <w:rPr>
                <w:noProof/>
                <w:webHidden/>
              </w:rPr>
              <w:tab/>
            </w:r>
            <w:r>
              <w:rPr>
                <w:noProof/>
                <w:webHidden/>
              </w:rPr>
              <w:fldChar w:fldCharType="begin"/>
            </w:r>
            <w:r>
              <w:rPr>
                <w:noProof/>
                <w:webHidden/>
              </w:rPr>
              <w:instrText xml:space="preserve"> PAGEREF _Toc134008103 \h </w:instrText>
            </w:r>
            <w:r>
              <w:rPr>
                <w:noProof/>
                <w:webHidden/>
              </w:rPr>
            </w:r>
            <w:r>
              <w:rPr>
                <w:noProof/>
                <w:webHidden/>
              </w:rPr>
              <w:fldChar w:fldCharType="separate"/>
            </w:r>
            <w:r>
              <w:rPr>
                <w:noProof/>
                <w:webHidden/>
              </w:rPr>
              <w:t>37</w:t>
            </w:r>
            <w:r>
              <w:rPr>
                <w:noProof/>
                <w:webHidden/>
              </w:rPr>
              <w:fldChar w:fldCharType="end"/>
            </w:r>
          </w:hyperlink>
        </w:p>
        <w:p w14:paraId="786BECFF" w14:textId="4E1F16DC"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4" w:history="1">
            <w:r w:rsidRPr="00AF4609">
              <w:rPr>
                <w:rStyle w:val="Hyperlink"/>
                <w:noProof/>
              </w:rPr>
              <w:t>9</w:t>
            </w:r>
            <w:r>
              <w:rPr>
                <w:rFonts w:eastAsiaTheme="minorEastAsia" w:cstheme="minorBidi"/>
                <w:b w:val="0"/>
                <w:bCs w:val="0"/>
                <w:i w:val="0"/>
                <w:iCs w:val="0"/>
                <w:noProof/>
                <w:lang w:val="en-SE" w:eastAsia="en-GB"/>
              </w:rPr>
              <w:tab/>
            </w:r>
            <w:r w:rsidRPr="00AF4609">
              <w:rPr>
                <w:rStyle w:val="Hyperlink"/>
                <w:noProof/>
              </w:rPr>
              <w:t>Conclusion</w:t>
            </w:r>
            <w:r>
              <w:rPr>
                <w:noProof/>
                <w:webHidden/>
              </w:rPr>
              <w:tab/>
            </w:r>
            <w:r>
              <w:rPr>
                <w:noProof/>
                <w:webHidden/>
              </w:rPr>
              <w:fldChar w:fldCharType="begin"/>
            </w:r>
            <w:r>
              <w:rPr>
                <w:noProof/>
                <w:webHidden/>
              </w:rPr>
              <w:instrText xml:space="preserve"> PAGEREF _Toc134008104 \h </w:instrText>
            </w:r>
            <w:r>
              <w:rPr>
                <w:noProof/>
                <w:webHidden/>
              </w:rPr>
            </w:r>
            <w:r>
              <w:rPr>
                <w:noProof/>
                <w:webHidden/>
              </w:rPr>
              <w:fldChar w:fldCharType="separate"/>
            </w:r>
            <w:r>
              <w:rPr>
                <w:noProof/>
                <w:webHidden/>
              </w:rPr>
              <w:t>39</w:t>
            </w:r>
            <w:r>
              <w:rPr>
                <w:noProof/>
                <w:webHidden/>
              </w:rPr>
              <w:fldChar w:fldCharType="end"/>
            </w:r>
          </w:hyperlink>
        </w:p>
        <w:p w14:paraId="5F6FEE0B" w14:textId="0F0B1D0A" w:rsidR="00D162A5" w:rsidRDefault="00D162A5">
          <w:pPr>
            <w:pStyle w:val="TOC1"/>
            <w:tabs>
              <w:tab w:val="left" w:pos="660"/>
              <w:tab w:val="right" w:leader="dot" w:pos="7395"/>
            </w:tabs>
            <w:rPr>
              <w:rFonts w:eastAsiaTheme="minorEastAsia" w:cstheme="minorBidi"/>
              <w:b w:val="0"/>
              <w:bCs w:val="0"/>
              <w:i w:val="0"/>
              <w:iCs w:val="0"/>
              <w:noProof/>
              <w:lang w:val="en-SE" w:eastAsia="en-GB"/>
            </w:rPr>
          </w:pPr>
          <w:hyperlink w:anchor="_Toc134008105" w:history="1">
            <w:r w:rsidRPr="00AF4609">
              <w:rPr>
                <w:rStyle w:val="Hyperlink"/>
                <w:noProof/>
              </w:rPr>
              <w:t>10</w:t>
            </w:r>
            <w:r>
              <w:rPr>
                <w:rFonts w:eastAsiaTheme="minorEastAsia" w:cstheme="minorBidi"/>
                <w:b w:val="0"/>
                <w:bCs w:val="0"/>
                <w:i w:val="0"/>
                <w:iCs w:val="0"/>
                <w:noProof/>
                <w:lang w:val="en-SE" w:eastAsia="en-GB"/>
              </w:rPr>
              <w:tab/>
            </w:r>
            <w:r w:rsidRPr="00AF4609">
              <w:rPr>
                <w:rStyle w:val="Hyperlink"/>
                <w:noProof/>
              </w:rPr>
              <w:t>References</w:t>
            </w:r>
            <w:r>
              <w:rPr>
                <w:noProof/>
                <w:webHidden/>
              </w:rPr>
              <w:tab/>
            </w:r>
            <w:r>
              <w:rPr>
                <w:noProof/>
                <w:webHidden/>
              </w:rPr>
              <w:fldChar w:fldCharType="begin"/>
            </w:r>
            <w:r>
              <w:rPr>
                <w:noProof/>
                <w:webHidden/>
              </w:rPr>
              <w:instrText xml:space="preserve"> PAGEREF _Toc134008105 \h </w:instrText>
            </w:r>
            <w:r>
              <w:rPr>
                <w:noProof/>
                <w:webHidden/>
              </w:rPr>
            </w:r>
            <w:r>
              <w:rPr>
                <w:noProof/>
                <w:webHidden/>
              </w:rPr>
              <w:fldChar w:fldCharType="separate"/>
            </w:r>
            <w:r>
              <w:rPr>
                <w:noProof/>
                <w:webHidden/>
              </w:rPr>
              <w:t>39</w:t>
            </w:r>
            <w:r>
              <w:rPr>
                <w:noProof/>
                <w:webHidden/>
              </w:rPr>
              <w:fldChar w:fldCharType="end"/>
            </w:r>
          </w:hyperlink>
        </w:p>
        <w:p w14:paraId="01E5913F" w14:textId="640BFC21" w:rsidR="00D8734F" w:rsidRPr="00151665" w:rsidRDefault="00D8734F">
          <w:r w:rsidRPr="00151665">
            <w:rPr>
              <w:b/>
              <w:bCs/>
            </w:rPr>
            <w:lastRenderedPageBreak/>
            <w:fldChar w:fldCharType="end"/>
          </w:r>
        </w:p>
      </w:sdtContent>
    </w:sdt>
    <w:p w14:paraId="0B579E52" w14:textId="25ECC749" w:rsidR="00B7308E" w:rsidRPr="00151665" w:rsidRDefault="00B7308E" w:rsidP="00013067">
      <w:pPr>
        <w:pStyle w:val="Heading1"/>
        <w:rPr>
          <w:lang w:val="en-GB"/>
        </w:rPr>
      </w:pPr>
      <w:bookmarkStart w:id="4" w:name="_Toc134008057"/>
      <w:r w:rsidRPr="00151665">
        <w:rPr>
          <w:lang w:val="en-GB"/>
        </w:rPr>
        <w:t>Introduction</w:t>
      </w:r>
      <w:bookmarkEnd w:id="4"/>
    </w:p>
    <w:p w14:paraId="38B07774" w14:textId="18D67B67" w:rsidR="00D8734F" w:rsidRDefault="00D06B79" w:rsidP="00D8734F">
      <w:pPr>
        <w:pStyle w:val="Heading2"/>
        <w:rPr>
          <w:lang w:val="en-GB"/>
        </w:rPr>
      </w:pPr>
      <w:bookmarkStart w:id="5" w:name="_Toc134008058"/>
      <w:r w:rsidRPr="00151665">
        <w:rPr>
          <w:lang w:val="en-GB"/>
        </w:rPr>
        <w:t>Context</w:t>
      </w:r>
      <w:bookmarkEnd w:id="5"/>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008059"/>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4008060"/>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008061"/>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008062"/>
      <w:r w:rsidRPr="00151665">
        <w:rPr>
          <w:lang w:val="en-GB"/>
        </w:rPr>
        <w:t>Problem statement</w:t>
      </w:r>
      <w:bookmarkEnd w:id="10"/>
    </w:p>
    <w:p w14:paraId="1785A2BC" w14:textId="4126284A" w:rsidR="00BA7690" w:rsidRDefault="00BA7690" w:rsidP="00BA7690">
      <w:pPr>
        <w:pStyle w:val="Heading3"/>
      </w:pPr>
      <w:bookmarkStart w:id="11" w:name="_Toc134008063"/>
      <w:r w:rsidRPr="00151665">
        <w:t>Developing the research question through the process</w:t>
      </w:r>
      <w:bookmarkEnd w:id="11"/>
    </w:p>
    <w:p w14:paraId="27B7CDFB" w14:textId="17D9C74E" w:rsidR="001145F4" w:rsidRPr="00151665" w:rsidRDefault="001145F4" w:rsidP="001145F4">
      <w:pPr>
        <w:pStyle w:val="Heading2"/>
      </w:pPr>
      <w:bookmarkStart w:id="12" w:name="_Toc134008064"/>
      <w:proofErr w:type="spellStart"/>
      <w:r>
        <w:t>Related</w:t>
      </w:r>
      <w:proofErr w:type="spellEnd"/>
      <w:r>
        <w:t xml:space="preserve"> </w:t>
      </w:r>
      <w:proofErr w:type="spellStart"/>
      <w:r>
        <w:t>works</w:t>
      </w:r>
      <w:bookmarkEnd w:id="12"/>
      <w:proofErr w:type="spellEnd"/>
    </w:p>
    <w:p w14:paraId="6F79B579" w14:textId="0707A11B" w:rsidR="00D06B79" w:rsidRPr="00151665" w:rsidRDefault="00D06B79" w:rsidP="00D06B79">
      <w:pPr>
        <w:pStyle w:val="Heading1"/>
        <w:rPr>
          <w:lang w:val="en-GB"/>
        </w:rPr>
      </w:pPr>
      <w:bookmarkStart w:id="13" w:name="_Toc134008065"/>
      <w:r w:rsidRPr="00151665">
        <w:rPr>
          <w:lang w:val="en-GB"/>
        </w:rPr>
        <w:t>Theory</w:t>
      </w:r>
      <w:bookmarkEnd w:id="13"/>
    </w:p>
    <w:p w14:paraId="559F5FD5" w14:textId="3EDDAFDA" w:rsidR="007F131B" w:rsidRPr="00151665" w:rsidRDefault="007F131B" w:rsidP="007F131B">
      <w:pPr>
        <w:pStyle w:val="Heading2"/>
        <w:rPr>
          <w:lang w:val="en-GB"/>
        </w:rPr>
      </w:pPr>
      <w:bookmarkStart w:id="14" w:name="_Toc134008066"/>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w:t>
      </w:r>
      <w:r w:rsidRPr="00151665">
        <w:lastRenderedPageBreak/>
        <w:t>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w:t>
      </w:r>
      <w:r w:rsidRPr="00151665">
        <w:lastRenderedPageBreak/>
        <w:t xml:space="preserve">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lastRenderedPageBreak/>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4008067"/>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4008068"/>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4008069"/>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4008070"/>
      <w:r w:rsidRPr="00151665">
        <w:t xml:space="preserve">Action, action-reaction, and reaction perceived as </w:t>
      </w:r>
      <w:proofErr w:type="gramStart"/>
      <w:r w:rsidRPr="00151665">
        <w:t>such</w:t>
      </w:r>
      <w:bookmarkEnd w:id="19"/>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4008071"/>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4008072"/>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4008073"/>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4" w:name="_Toc134008074"/>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4008075"/>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4008076"/>
      <w:r w:rsidRPr="00151665">
        <w:t>Kraska. T</w:t>
      </w:r>
      <w:bookmarkEnd w:id="26"/>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4008077"/>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4008078"/>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4008079"/>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4008080"/>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4008081"/>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7C765E30" w:rsidR="00BA7690" w:rsidRDefault="00E93514" w:rsidP="00BB6E71">
      <w:pPr>
        <w:pStyle w:val="Heading2"/>
        <w:rPr>
          <w:highlight w:val="yellow"/>
          <w:lang w:val="en-GB"/>
        </w:rPr>
      </w:pPr>
      <w:r w:rsidRPr="00F23438">
        <w:rPr>
          <w:highlight w:val="yellow"/>
          <w:lang w:val="en-GB"/>
        </w:rPr>
        <w:t>Summarising research + research question</w:t>
      </w:r>
    </w:p>
    <w:p w14:paraId="73E645F7" w14:textId="61C40B77" w:rsidR="00F23438" w:rsidRPr="00F23438" w:rsidRDefault="00F23438" w:rsidP="00F23438">
      <w:r>
        <w:t>Lorem</w:t>
      </w:r>
    </w:p>
    <w:p w14:paraId="0C58C650" w14:textId="50449F38" w:rsidR="00E43C92" w:rsidRPr="004F28FE" w:rsidRDefault="00BA7690" w:rsidP="00E43C92">
      <w:pPr>
        <w:pStyle w:val="Heading1"/>
        <w:rPr>
          <w:lang w:val="en-GB"/>
        </w:rPr>
      </w:pPr>
      <w:bookmarkStart w:id="34" w:name="_Toc134008083"/>
      <w:r w:rsidRPr="00151665">
        <w:rPr>
          <w:lang w:val="en-GB"/>
        </w:rPr>
        <w:t>Design process and methods</w:t>
      </w:r>
      <w:bookmarkEnd w:id="34"/>
    </w:p>
    <w:p w14:paraId="729248A6" w14:textId="4D824022" w:rsidR="00BA7690" w:rsidRPr="00151665" w:rsidRDefault="007E082F" w:rsidP="00BA7690">
      <w:pPr>
        <w:pStyle w:val="Heading2"/>
        <w:rPr>
          <w:lang w:val="en-GB"/>
        </w:rPr>
      </w:pPr>
      <w:bookmarkStart w:id="35" w:name="_Toc134008084"/>
      <w:r w:rsidRPr="00151665">
        <w:rPr>
          <w:lang w:val="en-GB"/>
        </w:rPr>
        <w:t>P</w:t>
      </w:r>
      <w:r w:rsidR="00BA7690" w:rsidRPr="00151665">
        <w:rPr>
          <w:lang w:val="en-GB"/>
        </w:rPr>
        <w:t>lanning</w:t>
      </w:r>
      <w:bookmarkEnd w:id="35"/>
    </w:p>
    <w:p w14:paraId="601B1C8E" w14:textId="3508E526" w:rsidR="00E96017"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6E89C110" w14:textId="77777777" w:rsidR="00B9224B" w:rsidRDefault="00B9224B" w:rsidP="00E96017"/>
    <w:p w14:paraId="368F983E" w14:textId="042BC6B2" w:rsidR="001C795F" w:rsidRDefault="001C795F" w:rsidP="00E96017">
      <w:pPr>
        <w:pStyle w:val="Heading3"/>
      </w:pPr>
      <w:bookmarkStart w:id="36" w:name="_Toc134008085"/>
      <w:r>
        <w:t xml:space="preserve">User </w:t>
      </w:r>
      <w:r w:rsidR="00A677DF">
        <w:t>Centred</w:t>
      </w:r>
      <w:r>
        <w:t xml:space="preserve"> Design</w:t>
      </w:r>
      <w:bookmarkEnd w:id="36"/>
    </w:p>
    <w:p w14:paraId="45336D7C" w14:textId="77777777" w:rsidR="00494369"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494369">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494369">
        <w:fldChar w:fldCharType="begin"/>
      </w:r>
      <w:r w:rsidR="00494369">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494369">
        <w:fldChar w:fldCharType="separate"/>
      </w:r>
      <w:r w:rsidR="00494369">
        <w:rPr>
          <w:noProof/>
        </w:rPr>
        <w:t>(Mao et al., 2005; Sharp et al., 2007)</w:t>
      </w:r>
      <w:r w:rsidR="00494369">
        <w:fldChar w:fldCharType="end"/>
      </w:r>
      <w:r w:rsidR="00494369">
        <w:t>.</w:t>
      </w:r>
    </w:p>
    <w:p w14:paraId="20CAFCA9" w14:textId="40CBF07B" w:rsidR="00544CA6" w:rsidRDefault="000E0DE2" w:rsidP="00544CA6">
      <w:r>
        <w:t>A</w:t>
      </w:r>
      <w:r w:rsidR="00946AA9">
        <w:t xml:space="preserve">pplying UCD methods and including end-users was not widely accepted and used by the HCI community before the seminal research done by Don Norman </w:t>
      </w:r>
      <w:r w:rsidR="00946AA9">
        <w:fldChar w:fldCharType="begin"/>
      </w:r>
      <w:r w:rsidR="00946AA9">
        <w:instrText xml:space="preserve"> ADDIN ZOTERO_ITEM CSL_CITATION {"citationID":"B8l3Kh94","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00946AA9">
        <w:fldChar w:fldCharType="separate"/>
      </w:r>
      <w:r w:rsidR="00946AA9">
        <w:rPr>
          <w:noProof/>
        </w:rPr>
        <w:t>(Abras et al., 2004; Norman &amp; Draper, 1986)</w:t>
      </w:r>
      <w:r w:rsidR="00946AA9">
        <w:fldChar w:fldCharType="end"/>
      </w:r>
      <w:r w:rsidR="00946AA9">
        <w:t>. From its conception in the 1980s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79C16606" w14:textId="03FFAB16" w:rsidR="006714A5" w:rsidRDefault="006714A5" w:rsidP="006714A5">
      <w:pPr>
        <w:pStyle w:val="Heading4"/>
      </w:pPr>
      <w:r>
        <w:t>Qualitative Research</w:t>
      </w:r>
    </w:p>
    <w:p w14:paraId="18DD2501" w14:textId="76E15B3F" w:rsidR="007D6CD3" w:rsidRDefault="00A4548A" w:rsidP="00544CA6">
      <w:r>
        <w:t xml:space="preserve">As the intended end-user base is relatively small (6-10 UX Designers) and predetermined, I have </w:t>
      </w:r>
      <w:r w:rsidR="002D16BF">
        <w:t>approached</w:t>
      </w:r>
      <w:r>
        <w:t xml:space="preserve"> the project from </w:t>
      </w:r>
      <w:r w:rsidR="002D16BF">
        <w:t>a</w:t>
      </w:r>
      <w:r>
        <w:t xml:space="preserve"> </w:t>
      </w:r>
      <w:r w:rsidR="002D16BF" w:rsidRPr="00A90E80">
        <w:rPr>
          <w:i/>
          <w:iCs/>
        </w:rPr>
        <w:t>qualitative research</w:t>
      </w:r>
      <w:r w:rsidR="002D16BF">
        <w:t xml:space="preserve"> perspective</w:t>
      </w:r>
      <w:r>
        <w:t>. By focusing on a smaller set of users</w:t>
      </w:r>
      <w:r w:rsidR="002D16BF">
        <w:t>,</w:t>
      </w:r>
      <w:r>
        <w:t xml:space="preserve"> I aim to, as described earlier about UCD, understand the users’ individual needs, through which I can design a concept that would provide real value to each user while also providing an organisational value through its eventual implementation.</w:t>
      </w:r>
    </w:p>
    <w:p w14:paraId="0264962E" w14:textId="0EF911E1" w:rsidR="00C93806" w:rsidRDefault="00A4548A" w:rsidP="00544CA6">
      <w:r>
        <w:t xml:space="preserve">As </w:t>
      </w:r>
      <w:r>
        <w:fldChar w:fldCharType="begin"/>
      </w:r>
      <w:r w:rsidR="002D16BF">
        <w:instrText xml:space="preserve"> ADDIN ZOTERO_ITEM CSL_CITATION {"citationID":"7PLbngWa","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002D16BF">
        <w:rPr>
          <w:noProof/>
        </w:rPr>
        <w:t>(Brinkmann et al., 2014)</w:t>
      </w:r>
      <w:r>
        <w:fldChar w:fldCharType="end"/>
      </w:r>
      <w:r>
        <w:t xml:space="preserve"> </w:t>
      </w:r>
      <w:r w:rsidR="002D16BF">
        <w:t xml:space="preserve">explains, qualitative research methods have historically not been held in high regard in academic circles compared to more widely adopted </w:t>
      </w:r>
      <w:r w:rsidR="002D16BF">
        <w:rPr>
          <w:i/>
          <w:iCs/>
        </w:rPr>
        <w:t>quantitative</w:t>
      </w:r>
      <w:r w:rsidR="002D16BF">
        <w:t xml:space="preserve"> research methods. This is because qualitative methods at a surface value might not produce direct “scientific” results but adopt a user-centred/sociological approach that, through the analysis of individuals, can </w:t>
      </w:r>
      <w:r w:rsidR="00A31AC6">
        <w:t>conclude</w:t>
      </w:r>
      <w:r w:rsidR="002D16BF">
        <w:t xml:space="preserve"> larger social structures.</w:t>
      </w:r>
      <w:r w:rsidR="007D6CD3">
        <w:t xml:space="preserve"> </w:t>
      </w:r>
      <w:r w:rsidR="00090916">
        <w:t xml:space="preserve">Additionally, since qualitative research addresses users on a deeper level, it is possible to have a more nuanced discussion about the ethics of design and the roles of the designer. This is because, as </w:t>
      </w:r>
      <w:r w:rsidR="00090916">
        <w:fldChar w:fldCharType="begin"/>
      </w:r>
      <w:r w:rsidR="00090916">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Pr>
          <w:noProof/>
        </w:rPr>
        <w:t>(Fossey et al., 2002)</w:t>
      </w:r>
      <w:r w:rsidR="00090916">
        <w:fldChar w:fldCharType="end"/>
      </w:r>
      <w:r w:rsidR="00090916">
        <w:t xml:space="preserve"> explains, 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t>connects</w:t>
      </w:r>
      <w:r w:rsidR="00090916">
        <w:t xml:space="preserve"> to the quality of a project and its subsequent effect on users </w:t>
      </w:r>
      <w:r w:rsidR="00090916">
        <w:fldChar w:fldCharType="begin"/>
      </w:r>
      <w:r w:rsidR="00090916">
        <w:instrText xml:space="preserve"> ADDIN ZOTERO_ITEM CSL_CITATION {"citationID":"NY0E1iin","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Pr>
          <w:noProof/>
        </w:rPr>
        <w:t>(Fossey et al., 2002)</w:t>
      </w:r>
      <w:r w:rsidR="00090916">
        <w:fldChar w:fldCharType="end"/>
      </w:r>
      <w:r w:rsidR="00090916">
        <w:t>.</w:t>
      </w:r>
    </w:p>
    <w:p w14:paraId="39268C50" w14:textId="352A68C3" w:rsidR="0098367F" w:rsidRPr="002D16BF" w:rsidRDefault="0098367F" w:rsidP="00544CA6">
      <w:r>
        <w:t>In closing, if qualitative methods are</w:t>
      </w:r>
      <w:r w:rsidR="00A31AC6">
        <w:t xml:space="preserve"> seen as</w:t>
      </w:r>
      <w:r>
        <w:t xml:space="preserve"> more abstract </w:t>
      </w:r>
      <w:r w:rsidR="00A31AC6">
        <w:t>than</w:t>
      </w:r>
      <w:r>
        <w:t xml:space="preserve"> quantitative methodologies, how might we interpret the results for </w:t>
      </w:r>
      <w:r w:rsidR="00A31AC6">
        <w:t>accurate</w:t>
      </w:r>
      <w:r>
        <w:t xml:space="preserve"> scientific data? </w:t>
      </w:r>
      <w:r w:rsidR="005371BF">
        <w:fldChar w:fldCharType="begin"/>
      </w:r>
      <w:r w:rsidR="005371BF">
        <w:instrText xml:space="preserve"> ADDIN ZOTERO_ITEM CSL_CITATION {"citationID":"pKNFUC4m","properties":{"formattedCitation":"(Thorne, 2000)","plainCitation":"(Thorne, 2000)","noteIndex":0},"citationItems":[{"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5371BF">
        <w:fldChar w:fldCharType="separate"/>
      </w:r>
      <w:r w:rsidR="005371BF">
        <w:rPr>
          <w:noProof/>
        </w:rPr>
        <w:t>(Thorne, 2000)</w:t>
      </w:r>
      <w:r w:rsidR="005371BF">
        <w:fldChar w:fldCharType="end"/>
      </w:r>
      <w:r w:rsidR="005371BF">
        <w:t xml:space="preserve"> suggests that </w:t>
      </w:r>
      <w:r w:rsidR="00147BE1">
        <w:t xml:space="preserve">by presenting a clear thread through the process </w:t>
      </w:r>
      <w:r w:rsidR="000E7F19">
        <w:t>and</w:t>
      </w:r>
      <w:r w:rsidR="00147BE1">
        <w:t xml:space="preserve"> presenting results clearly, researchers can articulate the causality </w:t>
      </w:r>
      <w:r w:rsidR="00147BE1">
        <w:lastRenderedPageBreak/>
        <w:t>of the design process so the reader themselves can interpret and re-create steps to validate the qualitative method.</w:t>
      </w:r>
    </w:p>
    <w:p w14:paraId="43417309" w14:textId="3C2C9A5B" w:rsidR="001C795F" w:rsidRDefault="00BA7690" w:rsidP="001C795F">
      <w:pPr>
        <w:pStyle w:val="Heading3"/>
      </w:pPr>
      <w:bookmarkStart w:id="37" w:name="_Toc134008086"/>
      <w:commentRangeStart w:id="38"/>
      <w:r w:rsidRPr="00151665">
        <w:t xml:space="preserve">Literature </w:t>
      </w:r>
      <w:commentRangeEnd w:id="38"/>
      <w:r w:rsidR="009845D4">
        <w:rPr>
          <w:rStyle w:val="CommentReference"/>
          <w:rFonts w:ascii="Georgia" w:hAnsi="Georgia"/>
          <w:color w:val="auto"/>
        </w:rPr>
        <w:commentReference w:id="38"/>
      </w:r>
      <w:r w:rsidRPr="00151665">
        <w:t>research</w:t>
      </w:r>
      <w:bookmarkEnd w:id="37"/>
    </w:p>
    <w:p w14:paraId="05A4ACDF" w14:textId="3701D609" w:rsidR="00F85AFD" w:rsidRDefault="00AB0F9A" w:rsidP="00AB0F9A">
      <w:r>
        <w:t>The research process in this thesis includes primary research through in-person user interviews and user tests</w:t>
      </w:r>
      <w:r w:rsidR="00537CE6">
        <w:t>,</w:t>
      </w:r>
      <w:r>
        <w:t xml:space="preserve"> which is supplemented by secondary research in the form of a literature review of relevant studies in both </w:t>
      </w:r>
      <w:r w:rsidR="00537CE6">
        <w:t>Interaction Design and Visualisation Design fields</w:t>
      </w:r>
      <w:r>
        <w:t xml:space="preserve">. </w:t>
      </w:r>
      <w:r w:rsidR="000A37F2">
        <w:t xml:space="preserve">Secondary research in the </w:t>
      </w:r>
      <w:r w:rsidR="00537CE6">
        <w:t>form</w:t>
      </w:r>
      <w:r w:rsidR="000A37F2">
        <w:t xml:space="preserve"> of a literature review is commonplace in academic research</w:t>
      </w:r>
      <w:r w:rsidR="00537CE6">
        <w:t>. It provides</w:t>
      </w:r>
      <w:r w:rsidR="000A37F2">
        <w:t xml:space="preserve"> a way for the researcher to review existing research and either synthesise new theories or situate research in relation to each other </w:t>
      </w:r>
      <w:r w:rsidR="000A37F2">
        <w:fldChar w:fldCharType="begin"/>
      </w:r>
      <w:r w:rsidR="000A37F2">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0A37F2">
        <w:fldChar w:fldCharType="separate"/>
      </w:r>
      <w:r w:rsidR="000A37F2">
        <w:rPr>
          <w:noProof/>
        </w:rPr>
        <w:t>(Martin &amp; Hanington, 2012)</w:t>
      </w:r>
      <w:r w:rsidR="000A37F2">
        <w:fldChar w:fldCharType="end"/>
      </w:r>
      <w:r w:rsidR="000A37F2">
        <w:t xml:space="preserve">. </w:t>
      </w:r>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w:t>
      </w:r>
    </w:p>
    <w:p w14:paraId="25A26B00" w14:textId="67659635" w:rsidR="00AB0F9A" w:rsidRDefault="00F85AFD" w:rsidP="00AB0F9A">
      <w:r>
        <w:t>For this literature review</w:t>
      </w:r>
      <w:r w:rsidR="00537CE6">
        <w:t>,</w:t>
      </w:r>
      <w:r>
        <w:t xml:space="preserve"> papers </w:t>
      </w:r>
      <w:r w:rsidR="00537CE6">
        <w:t>were</w:t>
      </w:r>
      <w:r>
        <w:t xml:space="preserve"> not picked to support a position but also to situate and contextualise a design through existing perspectives in the field. The literature research was conducted through desk research using online databases such as </w:t>
      </w:r>
      <w:r w:rsidRPr="00F85AFD">
        <w:rPr>
          <w:i/>
          <w:iCs/>
        </w:rPr>
        <w:t>Google Scholar</w:t>
      </w:r>
      <w:r>
        <w:t xml:space="preserve"> and </w:t>
      </w:r>
      <w:r w:rsidR="00537CE6">
        <w:t>field-relevant</w:t>
      </w:r>
      <w:r>
        <w:t xml:space="preserve"> databases such as the </w:t>
      </w:r>
      <w:r>
        <w:rPr>
          <w:i/>
          <w:iCs/>
        </w:rPr>
        <w:t>ACM Digital Library</w:t>
      </w:r>
      <w:r>
        <w:t xml:space="preserve"> and </w:t>
      </w:r>
      <w:r>
        <w:rPr>
          <w:i/>
          <w:iCs/>
        </w:rPr>
        <w:t>IEEE</w:t>
      </w:r>
      <w:r>
        <w:t xml:space="preserve">. The process of filtering relevant research papers can be </w:t>
      </w:r>
      <w:r w:rsidR="009C2086">
        <w:t>summarised as</w:t>
      </w:r>
      <w:r w:rsidR="00537CE6">
        <w:t xml:space="preserve"> follows</w:t>
      </w:r>
      <w:r w:rsidR="009C2086">
        <w:t>:</w:t>
      </w:r>
    </w:p>
    <w:p w14:paraId="45EBD19F" w14:textId="22D611A6" w:rsidR="009C2086" w:rsidRDefault="009C2086" w:rsidP="009C2086">
      <w:pPr>
        <w:pStyle w:val="ListParagraph"/>
        <w:numPr>
          <w:ilvl w:val="0"/>
          <w:numId w:val="30"/>
        </w:numPr>
      </w:pPr>
      <w:r w:rsidRPr="00293B6B">
        <w:rPr>
          <w:b/>
          <w:bCs/>
        </w:rPr>
        <w:t>How many citations does the paper have?</w:t>
      </w:r>
      <w:r>
        <w:t xml:space="preserve"> Older papers with many citations could be seminal in the field and therefore be relevant to include.</w:t>
      </w:r>
      <w:r w:rsidR="00C240BD">
        <w:t xml:space="preserve"> Similarly,</w:t>
      </w:r>
      <w:r w:rsidR="00C240BD" w:rsidRPr="00C240BD">
        <w:t xml:space="preserve"> </w:t>
      </w:r>
      <w:r w:rsidR="00C240BD">
        <w:t>if a paper was released recently (e.g., 2020-present)</w:t>
      </w:r>
      <w:r w:rsidR="00537CE6">
        <w:t>,</w:t>
      </w:r>
      <w:r w:rsidR="00C240BD">
        <w:t xml:space="preserve"> it might not have many citations, but the findings could still be cutting-edge developments.</w:t>
      </w:r>
    </w:p>
    <w:p w14:paraId="604AA69E" w14:textId="137F88A9" w:rsidR="009C2086" w:rsidRDefault="009C2086" w:rsidP="009C2086">
      <w:pPr>
        <w:pStyle w:val="ListParagraph"/>
        <w:numPr>
          <w:ilvl w:val="0"/>
          <w:numId w:val="30"/>
        </w:numPr>
      </w:pPr>
      <w:r w:rsidRPr="00293B6B">
        <w:rPr>
          <w:b/>
          <w:bCs/>
        </w:rPr>
        <w:t>When was the paper published?</w:t>
      </w:r>
      <w:r>
        <w:t xml:space="preserve"> When conducting literature research in </w:t>
      </w:r>
      <w:r w:rsidR="00537CE6">
        <w:t>human-computer interaction-related</w:t>
      </w:r>
      <w:r>
        <w:t xml:space="preserve"> fields</w:t>
      </w:r>
      <w:r w:rsidR="00537CE6">
        <w:t>,</w:t>
      </w:r>
      <w:r>
        <w:t xml:space="preserve"> many seminal papers (e.g., </w:t>
      </w:r>
      <w:r>
        <w:fldChar w:fldCharType="begin"/>
      </w:r>
      <w:r>
        <w:instrText xml:space="preserve"> ADDIN ZOTERO_ITEM CSL_CITATION {"citationID":"mVKlYDxE","properties":{"formattedCitation":"(Norman &amp; Draper, 1986)","plainCitation":"(Norman &amp; Draper, 1986)","noteIndex":0},"citationItems":[{"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Norman &amp; Draper, 1986)</w:t>
      </w:r>
      <w:r>
        <w:fldChar w:fldCharType="end"/>
      </w:r>
      <w:r>
        <w:t xml:space="preserve">) are becoming </w:t>
      </w:r>
      <w:r w:rsidR="00537CE6">
        <w:t>double-edged</w:t>
      </w:r>
      <w:r>
        <w:t xml:space="preserve"> swords as their age is becoming apparent in the way they discuss “current” technology. However, many non-technical discussions about </w:t>
      </w:r>
      <w:r w:rsidR="00537CE6">
        <w:t>user-centred</w:t>
      </w:r>
      <w:r>
        <w:t xml:space="preserve"> design hold today.</w:t>
      </w:r>
    </w:p>
    <w:p w14:paraId="78C8FC2E" w14:textId="0DFBC677" w:rsidR="008A41B0" w:rsidRDefault="009C2086" w:rsidP="0002032D">
      <w:pPr>
        <w:pStyle w:val="ListParagraph"/>
        <w:numPr>
          <w:ilvl w:val="0"/>
          <w:numId w:val="30"/>
        </w:numPr>
      </w:pPr>
      <w:r w:rsidRPr="006F48F4">
        <w:rPr>
          <w:b/>
          <w:bCs/>
        </w:rPr>
        <w:t>How are the findings presented in the abstract?</w:t>
      </w:r>
      <w:r>
        <w:t xml:space="preserve"> </w:t>
      </w:r>
      <w:r w:rsidR="00681181">
        <w:t xml:space="preserve">This filtering category is </w:t>
      </w:r>
      <w:r w:rsidR="00537CE6">
        <w:t xml:space="preserve">the </w:t>
      </w:r>
      <w:r w:rsidR="00681181">
        <w:t>most abstract</w:t>
      </w:r>
      <w:r w:rsidR="006F48F4">
        <w:t xml:space="preserve"> of the three</w:t>
      </w:r>
      <w:r w:rsidR="00681181">
        <w:t xml:space="preserve"> and is based on the language used and </w:t>
      </w:r>
      <w:r w:rsidR="00537CE6">
        <w:t>how</w:t>
      </w:r>
      <w:r w:rsidR="00681181">
        <w:t xml:space="preserve"> the research is presented in a paper.</w:t>
      </w:r>
      <w:r w:rsidR="006F48F4">
        <w:t xml:space="preserve"> If </w:t>
      </w:r>
      <w:r w:rsidR="00537CE6">
        <w:t>the abstract of the paper</w:t>
      </w:r>
      <w:r w:rsidR="006F48F4">
        <w:t xml:space="preserve"> is presented </w:t>
      </w:r>
      <w:r w:rsidR="00537CE6">
        <w:t>straightforwardly</w:t>
      </w:r>
      <w:r w:rsidR="006F48F4">
        <w:t xml:space="preserve"> and presents the findings </w:t>
      </w:r>
      <w:r w:rsidR="006F48F4" w:rsidRPr="006F48F4">
        <w:t>succinctly</w:t>
      </w:r>
      <w:r w:rsidR="006F48F4">
        <w:t>,</w:t>
      </w:r>
      <w:r w:rsidR="0068209E">
        <w:t xml:space="preserve"> then</w:t>
      </w:r>
      <w:r w:rsidR="006F48F4">
        <w:t xml:space="preserve"> the paper is </w:t>
      </w:r>
      <w:r w:rsidR="008D74A6">
        <w:t>often</w:t>
      </w:r>
      <w:r w:rsidR="006F48F4">
        <w:t xml:space="preserve"> decent</w:t>
      </w:r>
      <w:r w:rsidR="007B5CA7">
        <w:t xml:space="preserve"> enough for review</w:t>
      </w:r>
      <w:r w:rsidR="006F48F4">
        <w:t>.</w:t>
      </w:r>
    </w:p>
    <w:p w14:paraId="5160312A" w14:textId="669B37B7" w:rsidR="00BA7690" w:rsidRDefault="0055739F" w:rsidP="00BA7690">
      <w:pPr>
        <w:pStyle w:val="Heading3"/>
      </w:pPr>
      <w:bookmarkStart w:id="39" w:name="_Toc134008087"/>
      <w:r w:rsidRPr="00151665">
        <w:lastRenderedPageBreak/>
        <w:t>Critical reflection on the double diamond</w:t>
      </w:r>
      <w:bookmarkEnd w:id="39"/>
    </w:p>
    <w:p w14:paraId="4563F6CE" w14:textId="67924DF5"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 xml:space="preserve">to more well-defined design opportunities. Similarly, </w:t>
      </w:r>
      <w:r w:rsidR="003C2973">
        <w:t xml:space="preserve">the </w:t>
      </w:r>
      <w:r w:rsidR="003C2973" w:rsidRPr="00B12078">
        <w:rPr>
          <w:i/>
          <w:iCs/>
        </w:rPr>
        <w:t>develop</w:t>
      </w:r>
      <w:r w:rsidR="003C2973">
        <w:t xml:space="preserve"> phase diverges, based on the design opportunities, to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1C5380E5" w:rsidR="00603BBE" w:rsidRDefault="003A4AE0" w:rsidP="00210DD6">
      <w:r>
        <w:t>As the Design Council (2019) themselves say, the common description of the double diamond is often not as linearly applied as the initial clean description could lead one to believe. A design process is often one of constant iteration</w:t>
      </w:r>
      <w:r w:rsidR="00537CE6">
        <w:t>,</w:t>
      </w:r>
      <w:r>
        <w:t xml:space="preserve"> and a </w:t>
      </w:r>
      <w:r w:rsidR="00537CE6">
        <w:t>true-to-life</w:t>
      </w:r>
      <w:r>
        <w:t xml:space="preserv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w:t>
      </w:r>
      <w:r w:rsidR="00556A92">
        <w:t xml:space="preserve">applying the double diamond as a general scheduling tool to describe the overall expected design process permits the design process to change and evolve as needed while </w:t>
      </w:r>
      <w:r w:rsidR="008C0C89">
        <w:t>retaining an overarching structure.</w:t>
      </w:r>
      <w:r w:rsidR="00675321">
        <w:t xml:space="preserve"> However, the strengths of the </w:t>
      </w:r>
      <w:r w:rsidR="00556A92">
        <w:t>method's</w:t>
      </w:r>
      <w:r w:rsidR="00675321">
        <w:t xml:space="preserve"> generality </w:t>
      </w:r>
      <w:r w:rsidR="00CD3890">
        <w:t>are</w:t>
      </w:r>
      <w:r w:rsidR="00675321">
        <w:t xml:space="preserve"> also its’ greatest weakness. As the design process unfolds and new insights determine new directions</w:t>
      </w:r>
      <w:r w:rsidR="00556A92">
        <w:t>,</w:t>
      </w:r>
      <w:r w:rsidR="00675321">
        <w:t xml:space="preserve">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556A92">
        <w:t>. A</w:t>
      </w:r>
      <w:r w:rsidR="001F3EDC" w:rsidRPr="001F3EDC">
        <w:t xml:space="preserve"> more flexible mindset and approach is needed. The actual process of design is certainly one of divergence and convergence. However, it is much more chaotic and intricate than the visual model of the double diamond represents. The actual process could be likened to a fractal pattern of doing design and learning insights.</w:t>
      </w:r>
    </w:p>
    <w:p w14:paraId="27FF3C8F" w14:textId="0DFFBBAB" w:rsidR="001F3EDC" w:rsidRDefault="00B12078" w:rsidP="00210DD6">
      <w:r>
        <w:t xml:space="preserve">With these insights and critiques in mind, this thesis approached the double diamond </w:t>
      </w:r>
      <w:r w:rsidR="00556A92">
        <w:t>pragmatically. I used it as a personal scheduling to check progress and</w:t>
      </w:r>
      <w:r>
        <w:t xml:space="preserve"> </w:t>
      </w:r>
      <w:r w:rsidR="00556A92">
        <w:t xml:space="preserve">as </w:t>
      </w:r>
      <w:r>
        <w:t>a tool for discussing project planning with stakeholders.</w:t>
      </w:r>
      <w:r w:rsidR="00E07310">
        <w:t xml:space="preserve"> The schedule (</w:t>
      </w:r>
      <w:r w:rsidR="00E07310">
        <w:fldChar w:fldCharType="begin"/>
      </w:r>
      <w:r w:rsidR="00E07310">
        <w:instrText xml:space="preserve"> REF _Ref133499613 \h </w:instrText>
      </w:r>
      <w:r w:rsidR="00E07310">
        <w:fldChar w:fldCharType="separate"/>
      </w:r>
      <w:r w:rsidR="00E07310">
        <w:t xml:space="preserve">Figure </w:t>
      </w:r>
      <w:r w:rsidR="00E07310">
        <w:rPr>
          <w:noProof/>
        </w:rPr>
        <w:t>1</w:t>
      </w:r>
      <w:r w:rsidR="00E07310">
        <w:fldChar w:fldCharType="end"/>
      </w:r>
      <w:r w:rsidR="00E07310">
        <w:t xml:space="preserve">) included milestone dates to keep in mind </w:t>
      </w:r>
      <w:r w:rsidR="00556A92">
        <w:t xml:space="preserve">and key aspects and features to be developed throughout </w:t>
      </w:r>
      <w:r w:rsidR="00E07310">
        <w:t>the project.</w:t>
      </w:r>
    </w:p>
    <w:p w14:paraId="44DC2038" w14:textId="77777777" w:rsidR="00603BBE" w:rsidRDefault="00603BBE" w:rsidP="00603BBE">
      <w:pPr>
        <w:keepNext/>
        <w:jc w:val="center"/>
      </w:pPr>
      <w:r>
        <w:rPr>
          <w:noProof/>
        </w:rPr>
        <w:lastRenderedPageBreak/>
        <w:drawing>
          <wp:inline distT="0" distB="0" distL="0" distR="0" wp14:anchorId="6CD0AB78" wp14:editId="61F72C9E">
            <wp:extent cx="4702175" cy="264477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7F3B07B9" w14:textId="5B35F6EF" w:rsidR="00603BBE" w:rsidRPr="00603BBE" w:rsidRDefault="00603BBE" w:rsidP="00603BBE">
      <w:pPr>
        <w:pStyle w:val="Caption"/>
        <w:jc w:val="center"/>
      </w:pPr>
      <w:bookmarkStart w:id="40" w:name="_Ref133499613"/>
      <w:r>
        <w:t xml:space="preserve">Figure </w:t>
      </w:r>
      <w:r>
        <w:fldChar w:fldCharType="begin"/>
      </w:r>
      <w:r>
        <w:instrText xml:space="preserve"> SEQ Figure \* ARABIC </w:instrText>
      </w:r>
      <w:r>
        <w:fldChar w:fldCharType="separate"/>
      </w:r>
      <w:r>
        <w:rPr>
          <w:noProof/>
        </w:rPr>
        <w:t>1</w:t>
      </w:r>
      <w:r>
        <w:fldChar w:fldCharType="end"/>
      </w:r>
      <w:bookmarkEnd w:id="40"/>
      <w:r>
        <w:t>. The Double Diamond process applied to this project.</w:t>
      </w:r>
    </w:p>
    <w:p w14:paraId="79351BDD" w14:textId="7EC5E8F7" w:rsidR="007E082F" w:rsidRPr="00151665" w:rsidRDefault="007E082F" w:rsidP="007E082F">
      <w:pPr>
        <w:pStyle w:val="Heading2"/>
        <w:rPr>
          <w:lang w:val="en-GB"/>
        </w:rPr>
      </w:pPr>
      <w:bookmarkStart w:id="41" w:name="_Toc134008088"/>
      <w:r w:rsidRPr="00151665">
        <w:rPr>
          <w:lang w:val="en-GB"/>
        </w:rPr>
        <w:t>Early design stages</w:t>
      </w:r>
      <w:bookmarkEnd w:id="41"/>
    </w:p>
    <w:p w14:paraId="7A373E12" w14:textId="1840D555" w:rsidR="00A302A2" w:rsidRDefault="00A302A2" w:rsidP="00A302A2">
      <w:pPr>
        <w:pStyle w:val="Heading3"/>
      </w:pPr>
      <w:bookmarkStart w:id="42" w:name="_Toc134008089"/>
      <w:commentRangeStart w:id="43"/>
      <w:r w:rsidRPr="00151665">
        <w:t>Interviews as a research method</w:t>
      </w:r>
      <w:commentRangeEnd w:id="43"/>
      <w:r w:rsidR="00722CC0">
        <w:rPr>
          <w:rStyle w:val="CommentReference"/>
          <w:rFonts w:ascii="Georgia" w:hAnsi="Georgia"/>
          <w:color w:val="auto"/>
        </w:rPr>
        <w:commentReference w:id="43"/>
      </w:r>
      <w:bookmarkEnd w:id="42"/>
    </w:p>
    <w:p w14:paraId="248489AF" w14:textId="0AB2FD39" w:rsidR="004425F5" w:rsidRDefault="004425F5" w:rsidP="004425F5">
      <w:r w:rsidRPr="004425F5">
        <w:rPr>
          <w:highlight w:val="yellow"/>
        </w:rPr>
        <w:t>Short intro to interviews?</w:t>
      </w:r>
    </w:p>
    <w:p w14:paraId="5EA3E2F7" w14:textId="3201FBFD" w:rsidR="0002032D" w:rsidRPr="00151665" w:rsidRDefault="0002032D" w:rsidP="004425F5">
      <w:r>
        <w:fldChar w:fldCharType="begin"/>
      </w:r>
      <w:r w:rsidR="00C326F0">
        <w:instrText xml:space="preserve"> ADDIN ZOTERO_ITEM CSL_CITATION {"citationID":"l3w58Xgn","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sidR="00C326F0">
        <w:rPr>
          <w:noProof/>
        </w:rPr>
        <w:t>(Knox &amp; Burkard, 2009; Martin &amp; Hanington, 2012; Wood, 1997)</w:t>
      </w:r>
      <w:r>
        <w:fldChar w:fldCharType="end"/>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801713">
        <w:rPr>
          <w:i/>
          <w:iCs/>
        </w:rPr>
        <w:t>FigJam</w:t>
      </w:r>
      <w:proofErr w:type="spellEnd"/>
      <w:r w:rsidRPr="00151665">
        <w:t>.</w:t>
      </w:r>
    </w:p>
    <w:p w14:paraId="394ED976" w14:textId="39A2D6B9" w:rsidR="004B0778" w:rsidRPr="00151665" w:rsidRDefault="009A3C6F" w:rsidP="004B0778">
      <w:pPr>
        <w:pStyle w:val="Heading4"/>
      </w:pPr>
      <w:r w:rsidRPr="00151665">
        <w:t>Meeting the team</w:t>
      </w:r>
    </w:p>
    <w:p w14:paraId="67909C27" w14:textId="70DA1E6C"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31C36859" w14:textId="2428219E" w:rsidR="009A3C6F" w:rsidRPr="00151665" w:rsidRDefault="009A3C6F" w:rsidP="009A3C6F">
      <w:pPr>
        <w:rPr>
          <w:rFonts w:ascii="Times New Roman" w:hAnsi="Times New Roman"/>
          <w:lang w:eastAsia="en-GB"/>
        </w:rPr>
      </w:pPr>
      <w:r w:rsidRPr="00151665">
        <w:rPr>
          <w:lang w:eastAsia="en-GB"/>
        </w:rPr>
        <w:t xml:space="preserve">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w:t>
      </w:r>
      <w:r w:rsidRPr="00151665">
        <w:rPr>
          <w:lang w:eastAsia="en-GB"/>
        </w:rPr>
        <w:lastRenderedPageBreak/>
        <w:t xml:space="preserve">the project at every meeting. However, although having each member up to date with the project allowed for relevant discussions, the interviewing process could have been made more efficient to yield better results due to reasons explained </w:t>
      </w:r>
      <w:r w:rsidR="00801713">
        <w:rPr>
          <w:lang w:eastAsia="en-GB"/>
        </w:rPr>
        <w:t>in the following section</w:t>
      </w:r>
      <w:r w:rsidRPr="00151665">
        <w:rPr>
          <w:lang w:eastAsia="en-GB"/>
        </w:rPr>
        <w:t>.</w:t>
      </w:r>
    </w:p>
    <w:p w14:paraId="3086F28D" w14:textId="744FAF9C" w:rsidR="009A3C6F" w:rsidRPr="00151665" w:rsidRDefault="009A3C6F" w:rsidP="009A3C6F">
      <w:pPr>
        <w:pStyle w:val="Heading3"/>
        <w:rPr>
          <w:lang w:eastAsia="en-GB"/>
        </w:rPr>
      </w:pPr>
      <w:bookmarkStart w:id="44" w:name="_Toc134008090"/>
      <w:r w:rsidRPr="00151665">
        <w:rPr>
          <w:lang w:eastAsia="en-GB"/>
        </w:rPr>
        <w:t>Exploratory discussions</w:t>
      </w:r>
      <w:bookmarkEnd w:id="44"/>
    </w:p>
    <w:p w14:paraId="1D90EE93" w14:textId="2928C186"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driving interesting discussions with more fluid conversation rather than taking notes while talking, which can be difficult while conducting research solo.</w:t>
      </w: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5" w:name="_Toc134008091"/>
      <w:r w:rsidRPr="00151665">
        <w:t>Drawbacks</w:t>
      </w:r>
      <w:bookmarkEnd w:id="45"/>
    </w:p>
    <w:p w14:paraId="6A262B6C" w14:textId="31172B5C" w:rsidR="009A3C6F" w:rsidRPr="00151665" w:rsidRDefault="009A3C6F" w:rsidP="009A3C6F">
      <w:r w:rsidRPr="00151665">
        <w:t>Through these informal interviews, valuable insights were gained</w:t>
      </w:r>
      <w:r w:rsidR="00556A92">
        <w:t>. However</w:t>
      </w:r>
      <w:r w:rsidRPr="00151665">
        <w:t>, as previously mentioned, the way the interviews were conducted</w:t>
      </w:r>
      <w:r w:rsidR="00556A92">
        <w:t xml:space="preserve"> and how the data was processed could have been improved to </w:t>
      </w:r>
      <w:r w:rsidRPr="00151665">
        <w:t xml:space="preserve">save time and yield better results. Better results, in this case, would entail discussions that </w:t>
      </w:r>
      <w:r w:rsidR="00556A92">
        <w:t>stayed within</w:t>
      </w:r>
      <w:r w:rsidRPr="00151665">
        <w:t xml:space="preserve"> the project scope and </w:t>
      </w:r>
      <w:r w:rsidR="00556A92">
        <w:t>were</w:t>
      </w:r>
      <w:r w:rsidRPr="00151665">
        <w:t xml:space="preserve"> more structured than they were. </w:t>
      </w:r>
    </w:p>
    <w:p w14:paraId="5F918819" w14:textId="210B8B5A" w:rsidR="009A3C6F" w:rsidRDefault="009A3C6F" w:rsidP="009A3C6F">
      <w:r w:rsidRPr="00151665">
        <w:t xml:space="preserve">Although recording each session allowed for more engaging discussions, the following post-processing required considerable time. When listening back at 1.5-2 times speed, most interviews still needed an hour of </w:t>
      </w:r>
      <w:r w:rsidR="00556A92">
        <w:t>busy</w:t>
      </w:r>
      <w:r w:rsidRPr="00151665">
        <w:t xml:space="preser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1D072239" w14:textId="66E3DB68" w:rsidR="002E2058" w:rsidRPr="00151665" w:rsidRDefault="002E2058" w:rsidP="002E2058">
      <w:r w:rsidRPr="002E2058">
        <w:lastRenderedPageBreak/>
        <w:t>However</w:t>
      </w:r>
      <w:r w:rsidR="00556A92">
        <w:t>, given the stakeholders within this project, semi-structured interviews are more beneficial than the traditional interview question format for this type of design research</w:t>
      </w:r>
      <w:r w:rsidRPr="002E2058">
        <w:t xml:space="preserve">. Furthermore, responding dynamically and allowing the user more space to reflect upon their thoughts and practices demonstrated greater depth in each answer, which could be lost if you stick 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2E2058">
        <w:t>sometimes improvisational</w:t>
      </w:r>
      <w:proofErr w:type="gramEnd"/>
      <w:r w:rsidRPr="002E2058">
        <w:t xml:space="preserve"> feel which not all users responded to. The thought processes of some interviewees worked very well with this format and encouraged an open environment </w:t>
      </w:r>
      <w:r w:rsidR="00556A92">
        <w:t>with</w:t>
      </w:r>
      <w:r w:rsidRPr="002E2058">
        <w:t xml:space="preserve"> a workshop-like feel where spontaneous whiteboard collaborations arose. </w:t>
      </w:r>
      <w:r w:rsidR="00556A92">
        <w:t>On the other hand, some</w:t>
      </w:r>
      <w:r w:rsidRPr="002E2058">
        <w:t xml:space="preserve"> users were less engaged with this type of interview and would perhaps have benefited from a more structured method.</w:t>
      </w:r>
    </w:p>
    <w:p w14:paraId="055D502D" w14:textId="077F2D75" w:rsidR="009A3C6F" w:rsidRPr="00151665" w:rsidRDefault="009A3C6F" w:rsidP="009A3C6F">
      <w:r w:rsidRPr="00151665">
        <w:t xml:space="preserve">Finally, booking six meetings in one week, especially the first week, was not the most efficient use of that time. As all interviewees were asked the same initial prompt combined with the shallow knowledge of their experiences, most users responded with similar answers. This is </w:t>
      </w:r>
      <w:r w:rsidR="00556A92">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rsidR="00556A92">
        <w:t>weekly</w:t>
      </w:r>
      <w:r w:rsidRPr="00151665">
        <w:t xml:space="preserve">, more specific questions could be asked as new knowledge was gained. Although initially, this was not practical due to planning and business-related issues. Getting a hold of a user for an interview is </w:t>
      </w:r>
      <w:r w:rsidR="00556A92">
        <w:t>more challenging as</w:t>
      </w:r>
      <w:r w:rsidRPr="00151665">
        <w:t xml:space="preserve"> IKEA operates on a meeting-based culture, thus requiring almost a two-week head start to find times to meet.</w:t>
      </w:r>
    </w:p>
    <w:p w14:paraId="67D98DE2" w14:textId="7C34A2F1" w:rsidR="009A3C6F" w:rsidRPr="00151665" w:rsidRDefault="00727145" w:rsidP="00727145">
      <w:pPr>
        <w:pStyle w:val="Heading3"/>
      </w:pPr>
      <w:bookmarkStart w:id="46" w:name="_Toc134008092"/>
      <w:r w:rsidRPr="00151665">
        <w:t>Analysis process</w:t>
      </w:r>
      <w:bookmarkEnd w:id="46"/>
    </w:p>
    <w:p w14:paraId="044B03BA" w14:textId="00F9A889" w:rsidR="00727145" w:rsidRPr="00151665" w:rsidRDefault="00727145" w:rsidP="00727145">
      <w:pPr>
        <w:pStyle w:val="Heading4"/>
      </w:pPr>
      <w:r w:rsidRPr="00151665">
        <w:t>Affinity diagramming</w:t>
      </w:r>
    </w:p>
    <w:p w14:paraId="7A9F760E" w14:textId="7221C10E"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proofErr w:type="gramStart"/>
      <w:r w:rsidR="00556A92">
        <w:t>Post-it</w:t>
      </w:r>
      <w:proofErr w:type="gramEnd"/>
      <w:r w:rsidR="002F6235">
        <w:t xml:space="preserve"> notes and scattered on an open surface.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p>
    <w:p w14:paraId="7B1A5302" w14:textId="04AF29B8" w:rsidR="00727145" w:rsidRPr="00151665" w:rsidRDefault="00727145" w:rsidP="00657C1E">
      <w:pPr>
        <w:rPr>
          <w:lang w:eastAsia="en-GB"/>
        </w:rPr>
      </w:pPr>
      <w:r w:rsidRPr="00151665">
        <w:rPr>
          <w:lang w:eastAsia="en-GB"/>
        </w:rPr>
        <w:t xml:space="preserve">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w:t>
      </w:r>
      <w:r w:rsidRPr="00151665">
        <w:rPr>
          <w:lang w:eastAsia="en-GB"/>
        </w:rPr>
        <w:lastRenderedPageBreak/>
        <w:t xml:space="preserve">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t>
      </w:r>
      <w:r w:rsidR="00556A92">
        <w:rPr>
          <w:lang w:eastAsia="en-GB"/>
        </w:rPr>
        <w:t>should have been noticed</w:t>
      </w:r>
      <w:r w:rsidRPr="00151665">
        <w:rPr>
          <w:lang w:eastAsia="en-GB"/>
        </w:rPr>
        <w:t xml:space="preserve">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CEA4762" w:rsidR="00657C1E" w:rsidRPr="00151665" w:rsidRDefault="00657C1E" w:rsidP="00657C1E">
      <w:pPr>
        <w:pStyle w:val="Caption"/>
        <w:jc w:val="center"/>
        <w:rPr>
          <w:lang w:eastAsia="en-GB"/>
        </w:rPr>
      </w:pPr>
      <w:bookmarkStart w:id="47" w:name="_Ref133499680"/>
      <w:r w:rsidRPr="00151665">
        <w:t xml:space="preserve">Figure </w:t>
      </w:r>
      <w:r w:rsidRPr="00151665">
        <w:fldChar w:fldCharType="begin"/>
      </w:r>
      <w:r w:rsidRPr="00151665">
        <w:instrText xml:space="preserve"> SEQ Figure \* ARABIC </w:instrText>
      </w:r>
      <w:r w:rsidRPr="00151665">
        <w:fldChar w:fldCharType="separate"/>
      </w:r>
      <w:r w:rsidR="00603BBE">
        <w:rPr>
          <w:noProof/>
        </w:rPr>
        <w:t>2</w:t>
      </w:r>
      <w:r w:rsidRPr="00151665">
        <w:fldChar w:fldCharType="end"/>
      </w:r>
      <w:bookmarkEnd w:id="47"/>
      <w:r w:rsidRPr="00151665">
        <w:t xml:space="preserve">. Finished layout after applying the affinity diagram </w:t>
      </w:r>
      <w:r w:rsidR="00F544E3" w:rsidRPr="00151665">
        <w:t>method.</w:t>
      </w:r>
    </w:p>
    <w:p w14:paraId="4EE96CFD" w14:textId="3DC0E9F1"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F544E3" w:rsidRPr="00151665">
        <w:t xml:space="preserve">Figure </w:t>
      </w:r>
      <w:r w:rsidR="00F544E3">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8" w:name="_Toc134008093"/>
      <w:r w:rsidRPr="00151665">
        <w:rPr>
          <w:lang w:eastAsia="en-GB"/>
        </w:rPr>
        <w:t>Results from interviews</w:t>
      </w:r>
      <w:bookmarkEnd w:id="48"/>
    </w:p>
    <w:p w14:paraId="4AECB953" w14:textId="7677EA65" w:rsidR="00657C1E" w:rsidRPr="004425F5" w:rsidRDefault="00657C1E" w:rsidP="00657C1E">
      <w:pPr>
        <w:rPr>
          <w:rFonts w:ascii="Times New Roman" w:hAnsi="Times New Roman"/>
        </w:rPr>
      </w:pPr>
      <w:r w:rsidRPr="00151665">
        <w:t>In the following section, the resulting insights and learnings from the interviews will be presented as is with some explanation, further analysis will 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4EE03476"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w:t>
      </w:r>
      <w:r w:rsidRPr="00151665">
        <w:lastRenderedPageBreak/>
        <w:t xml:space="preserve">Data &amp; Input are technical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1AB2BB05" w:rsidR="00657C1E" w:rsidRPr="00151665" w:rsidRDefault="00657C1E" w:rsidP="00A302A2">
      <w:r w:rsidRPr="00151665">
        <w:lastRenderedPageBreak/>
        <w:t xml:space="preserve">When discussing the digital landscape, </w:t>
      </w:r>
      <w:r w:rsidR="00556A92">
        <w:t xml:space="preserve">mentioning the larger scope of people affected and included in this mapping type would be </w:t>
      </w:r>
      <w:r w:rsidR="00F93CCB">
        <w:t>necessary</w:t>
      </w:r>
      <w:r w:rsidRPr="00151665">
        <w:t xml:space="preserve">. A recurring theme amongst the designers was the </w:t>
      </w:r>
      <w:r w:rsidR="00556A92">
        <w:t>need for</w:t>
      </w:r>
      <w:r w:rsidRPr="00151665">
        <w:t xml:space="preserve"> </w:t>
      </w:r>
      <w:r w:rsidR="00556A92">
        <w:t xml:space="preserve">a </w:t>
      </w:r>
      <w:r w:rsidRPr="00151665">
        <w:t xml:space="preserve">common understanding of the contexts in which they </w:t>
      </w:r>
      <w:r w:rsidR="00BD2741">
        <w:t>worked</w:t>
      </w:r>
      <w:r w:rsidRPr="00151665">
        <w:t>. Through a better understanding of the larger context, some users hypothesised that projects could be defined better and have more focused design processes than they currently have.</w:t>
      </w:r>
    </w:p>
    <w:p w14:paraId="29C75810" w14:textId="7E119DB6" w:rsidR="00657C1E" w:rsidRPr="00151665" w:rsidRDefault="00657C1E" w:rsidP="00A302A2">
      <w:pPr>
        <w:pStyle w:val="ListParagraph"/>
        <w:numPr>
          <w:ilvl w:val="0"/>
          <w:numId w:val="5"/>
        </w:numPr>
      </w:pPr>
      <w:r w:rsidRPr="00151665">
        <w:t xml:space="preserve">Communication in the UX Team </w:t>
      </w:r>
      <w:r w:rsidR="00556A92">
        <w:t>needs to be more cohesive</w:t>
      </w:r>
      <w:r w:rsidRPr="00151665">
        <w:t xml:space="preserve"> regarding the digital landscape.</w:t>
      </w:r>
    </w:p>
    <w:p w14:paraId="5F8A304F" w14:textId="0467761A" w:rsidR="00657C1E" w:rsidRPr="00151665" w:rsidRDefault="00657C1E" w:rsidP="00A302A2">
      <w:pPr>
        <w:pStyle w:val="ListParagraph"/>
        <w:numPr>
          <w:ilvl w:val="0"/>
          <w:numId w:val="5"/>
        </w:numPr>
      </w:pPr>
      <w:r w:rsidRPr="00151665">
        <w:t xml:space="preserve">Most UX Designers </w:t>
      </w:r>
      <w:r w:rsidR="00556A92">
        <w:t>need a clearer</w:t>
      </w:r>
      <w:r w:rsidRPr="00151665">
        <w:t xml:space="preserve"> picture of the digital landscape.</w:t>
      </w:r>
    </w:p>
    <w:p w14:paraId="536C2003" w14:textId="04CDF466" w:rsidR="00657C1E" w:rsidRPr="00151665" w:rsidRDefault="00657C1E" w:rsidP="00A302A2">
      <w:pPr>
        <w:pStyle w:val="ListParagraph"/>
        <w:numPr>
          <w:ilvl w:val="0"/>
          <w:numId w:val="5"/>
        </w:numPr>
      </w:pPr>
      <w:r w:rsidRPr="00151665">
        <w:t>A deeper understanding of the digital landscape would aid in the design of new solutions.</w:t>
      </w:r>
    </w:p>
    <w:p w14:paraId="761500B5" w14:textId="12FE4CFD" w:rsidR="00657C1E" w:rsidRPr="00151665" w:rsidRDefault="00657C1E" w:rsidP="00A302A2">
      <w:pPr>
        <w:pStyle w:val="ListParagraph"/>
        <w:numPr>
          <w:ilvl w:val="0"/>
          <w:numId w:val="5"/>
        </w:numPr>
      </w:pPr>
      <w:r w:rsidRPr="00151665">
        <w:t xml:space="preserve">Multiple differing perspectives between UX Designers and end users lead to a </w:t>
      </w:r>
      <w:r w:rsidR="00556A92">
        <w:t>need for more</w:t>
      </w:r>
      <w:r w:rsidRPr="00151665">
        <w:t xml:space="preserve">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2DA9EDFC" w:rsidR="00657C1E" w:rsidRPr="00151665" w:rsidRDefault="00657C1E" w:rsidP="00A302A2">
      <w:pPr>
        <w:rPr>
          <w:rFonts w:ascii="Times New Roman" w:hAnsi="Times New Roman"/>
        </w:rPr>
      </w:pPr>
      <w:r w:rsidRPr="00151665">
        <w:t xml:space="preserve">When asked how the designers </w:t>
      </w:r>
      <w:r w:rsidR="00556A92">
        <w:t xml:space="preserve">find information about specific solutions in their work, they all said </w:t>
      </w:r>
      <w:r w:rsidRPr="00151665">
        <w:t>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6B1BAE84" w:rsidR="00657C1E" w:rsidRPr="00151665" w:rsidRDefault="00657C1E" w:rsidP="00A302A2">
      <w:pPr>
        <w:pStyle w:val="ListParagraph"/>
        <w:numPr>
          <w:ilvl w:val="0"/>
          <w:numId w:val="5"/>
        </w:numPr>
      </w:pPr>
      <w:r w:rsidRPr="00151665">
        <w:lastRenderedPageBreak/>
        <w:t>Multiple intranet portals with bad search engines and UX lead to them being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2C396929"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w:t>
      </w:r>
      <w:r w:rsidR="00556A92">
        <w:t>need for</w:t>
      </w:r>
      <w:r w:rsidRPr="00151665">
        <w:t xml:space="preserve">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3F0A5CAD"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who owned the mapping? The governance theme affects a scope much larger than defined in this project</w:t>
      </w:r>
      <w:r w:rsidR="0032313B">
        <w:t>. However, it is</w:t>
      </w:r>
      <w:r w:rsidRPr="00151665">
        <w:t xml:space="preserve"> nonetheless critical to the reception and future deployment of mapping solutions, as will be </w:t>
      </w:r>
      <w:commentRangeStart w:id="49"/>
      <w:r w:rsidRPr="00151665">
        <w:t xml:space="preserve">developed later in the section </w:t>
      </w:r>
      <w:r w:rsidRPr="00151665">
        <w:rPr>
          <w:i/>
          <w:iCs/>
        </w:rPr>
        <w:t>Previous Mappings</w:t>
      </w:r>
      <w:commentRangeEnd w:id="49"/>
      <w:r w:rsidR="0042165B">
        <w:rPr>
          <w:rStyle w:val="CommentReference"/>
        </w:rPr>
        <w:commentReference w:id="49"/>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lastRenderedPageBreak/>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91A7558" w:rsidR="00657C1E" w:rsidRPr="00151665" w:rsidRDefault="0032313B" w:rsidP="00A302A2">
      <w:pPr>
        <w:rPr>
          <w:rFonts w:ascii="Times New Roman" w:hAnsi="Times New Roman"/>
        </w:rPr>
      </w:pPr>
      <w:r>
        <w:t>Before</w:t>
      </w:r>
      <w:r w:rsidR="00657C1E" w:rsidRPr="00151665">
        <w:t xml:space="preserve"> this project, some attempts </w:t>
      </w:r>
      <w:r>
        <w:t>had</w:t>
      </w:r>
      <w:r w:rsidR="00657C1E" w:rsidRPr="00151665">
        <w:t xml:space="preserve"> been made at mapping the solution landscape. However, they have failed to survive longer than the projects they were designed for several reasons. One issue was that the mappings were too specific and designed from a single perspective in the project, providing </w:t>
      </w:r>
      <w:r w:rsidR="00556A92">
        <w:t>valuable</w:t>
      </w:r>
      <w:r w:rsidR="00657C1E" w:rsidRPr="00151665">
        <w:t xml:space="preserve">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rsidR="00556A92">
        <w:t>primarily</w:t>
      </w:r>
      <w:r w:rsidR="00657C1E" w:rsidRPr="00151665">
        <w:t xml:space="preserve">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7A352EC5" w:rsidR="00657C1E" w:rsidRPr="00151665" w:rsidRDefault="00A14FBC" w:rsidP="00A302A2">
      <w:pPr>
        <w:pStyle w:val="ListParagraph"/>
        <w:numPr>
          <w:ilvl w:val="0"/>
          <w:numId w:val="5"/>
        </w:numPr>
      </w:pPr>
      <w:r>
        <w:t>Users w</w:t>
      </w:r>
      <w:r w:rsidR="00657C1E" w:rsidRPr="00151665">
        <w:t>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50"/>
      <w:commentRangeStart w:id="51"/>
      <w:r w:rsidRPr="00151665">
        <w:t>In summary</w:t>
      </w:r>
      <w:commentRangeEnd w:id="50"/>
      <w:r w:rsidRPr="00151665">
        <w:rPr>
          <w:rStyle w:val="CommentReference"/>
          <w:rFonts w:ascii="Georgia" w:hAnsi="Georgia"/>
          <w:i w:val="0"/>
          <w:color w:val="auto"/>
        </w:rPr>
        <w:commentReference w:id="50"/>
      </w:r>
      <w:commentRangeEnd w:id="51"/>
      <w:r w:rsidR="00F3124F">
        <w:rPr>
          <w:rStyle w:val="CommentReference"/>
          <w:rFonts w:ascii="Georgia" w:hAnsi="Georgia"/>
          <w:i w:val="0"/>
          <w:color w:val="auto"/>
        </w:rPr>
        <w:commentReference w:id="51"/>
      </w:r>
    </w:p>
    <w:p w14:paraId="6CA11CA0" w14:textId="77777777" w:rsidR="00151665" w:rsidRPr="00151665" w:rsidRDefault="00151665" w:rsidP="00151665">
      <w:pPr>
        <w:pStyle w:val="Heading2"/>
        <w:rPr>
          <w:lang w:val="en-GB"/>
        </w:rPr>
      </w:pPr>
      <w:bookmarkStart w:id="52" w:name="_Toc134008094"/>
      <w:r w:rsidRPr="00151665">
        <w:rPr>
          <w:lang w:val="en-GB"/>
        </w:rPr>
        <w:t>Sketching &amp; Prototyping</w:t>
      </w:r>
      <w:bookmarkEnd w:id="52"/>
    </w:p>
    <w:p w14:paraId="7BD411CB" w14:textId="52BB1098" w:rsidR="00151665" w:rsidRDefault="006B3E39" w:rsidP="00151665">
      <w:pPr>
        <w:pStyle w:val="Heading3"/>
      </w:pPr>
      <w:bookmarkStart w:id="53" w:name="_Toc134008095"/>
      <w:r>
        <w:t>Prototyping methodology</w:t>
      </w:r>
      <w:bookmarkEnd w:id="53"/>
    </w:p>
    <w:p w14:paraId="43959B97" w14:textId="12A00D32" w:rsidR="006B3E39" w:rsidRDefault="004172B2" w:rsidP="006B3E39">
      <w:pPr>
        <w:pStyle w:val="Heading4"/>
      </w:pPr>
      <w:commentRangeStart w:id="54"/>
      <w:r>
        <w:t xml:space="preserve">Prototyping </w:t>
      </w:r>
      <w:commentRangeEnd w:id="54"/>
      <w:r w:rsidR="005E0AF1">
        <w:rPr>
          <w:rStyle w:val="CommentReference"/>
          <w:rFonts w:ascii="Georgia" w:hAnsi="Georgia"/>
          <w:i w:val="0"/>
          <w:color w:val="auto"/>
        </w:rPr>
        <w:commentReference w:id="54"/>
      </w:r>
      <w:r>
        <w:t>as an Interaction Designer</w:t>
      </w:r>
    </w:p>
    <w:p w14:paraId="138FE7EE" w14:textId="6C687F98" w:rsidR="00E43C92" w:rsidRDefault="005E0AF1" w:rsidP="00E43C92">
      <w:r>
        <w:fldChar w:fldCharType="begin"/>
      </w:r>
      <w:r>
        <w:instrText xml:space="preserve"> ADDIN ZOTERO_ITEM CSL_CITATION {"citationID":"9yau1Yxo","properties":{"formattedCitation":"(Buxton, 2007; Houde &amp; Hill, 1997; Lim et al., 2008; Martin &amp; Hanington, 2012)","plainCitation":"(Buxton, 2007; Houde &amp; Hill, 1997; Lim et al., 2008; Martin &amp; Hanington, 2012)","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Buxton, 2007; Houde &amp; Hill, 1997; Lim et al., 2008; Martin &amp; Hanington, 2012)</w:t>
      </w:r>
      <w:r>
        <w:fldChar w:fldCharType="end"/>
      </w:r>
    </w:p>
    <w:p w14:paraId="18CBA251" w14:textId="6A8B1DCC" w:rsidR="006B3E39" w:rsidRDefault="006B3E39" w:rsidP="006B3E39">
      <w:pPr>
        <w:pStyle w:val="Heading4"/>
      </w:pPr>
      <w:r>
        <w:t>Wizard of Oz</w:t>
      </w:r>
    </w:p>
    <w:p w14:paraId="046DB482" w14:textId="1099FBEB" w:rsidR="00E43C92" w:rsidRPr="00151665" w:rsidRDefault="00C27233" w:rsidP="00E43C92">
      <w:r>
        <w:t xml:space="preserve">Wizard of Oz (WOZ) prototyping is a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 xml:space="preserve">simulating intelligent </w:t>
      </w:r>
      <w:r>
        <w:rPr>
          <w:i/>
          <w:iCs/>
        </w:rPr>
        <w:lastRenderedPageBreak/>
        <w:t>interfaces (and sometimes also systems)</w:t>
      </w:r>
      <w:r w:rsidR="002154AF">
        <w:rPr>
          <w:i/>
          <w:iCs/>
        </w:rPr>
        <w:t xml:space="preserve"> using so-called Wizard of Oz -studies, </w:t>
      </w:r>
      <w:proofErr w:type="gramStart"/>
      <w:r w:rsidR="002154AF">
        <w:rPr>
          <w:i/>
          <w:iCs/>
        </w:rPr>
        <w:t>i.e.</w:t>
      </w:r>
      <w:proofErr w:type="gramEnd"/>
      <w:r w:rsidR="002154AF">
        <w:rPr>
          <w:i/>
          <w:iCs/>
        </w:rPr>
        <w:t xml:space="preserve"> having a person simulate the interface (and system)</w:t>
      </w:r>
      <w:r>
        <w:t>”</w:t>
      </w:r>
      <w:r w:rsidR="002154AF">
        <w:t xml:space="preserve">. Applications of this method tend to manifest in a spectrum of prototype </w:t>
      </w:r>
      <w:r w:rsidR="004172B2">
        <w:t>fidelities</w:t>
      </w:r>
      <w:r w:rsidR="004E4F70">
        <w:t>. However, the</w:t>
      </w:r>
      <w:r w:rsidR="002154AF">
        <w:t xml:space="preserve"> general end goal is the same, </w:t>
      </w:r>
      <w:r w:rsidR="004E4F70">
        <w:t>suggesting</w:t>
      </w:r>
      <w:r w:rsidR="002154AF">
        <w:t xml:space="preserve"> to the user that the system they </w:t>
      </w:r>
      <w:r w:rsidR="004E4F70">
        <w:t>interact</w:t>
      </w:r>
      <w:r w:rsidR="002154AF">
        <w:t xml:space="preserve"> with is larger than the sum of its parts</w:t>
      </w:r>
      <w:r w:rsidR="004E4F70">
        <w:t>. However</w:t>
      </w:r>
      <w:r w:rsidR="004172B2">
        <w:t xml:space="preserve">, as time and technology </w:t>
      </w:r>
      <w:r w:rsidR="004E4F70">
        <w:t>change,</w:t>
      </w:r>
      <w:r w:rsidR="004172B2">
        <w:t xml:space="preserve"> so to can methodology. </w:t>
      </w:r>
      <w:r w:rsidR="003C11CE">
        <w:t>The WOZ implementation</w:t>
      </w:r>
      <w:r w:rsidR="004172B2">
        <w:t xml:space="preserve">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w:t>
      </w:r>
      <w:r w:rsidR="004E4F70">
        <w:t>’90s</w:t>
      </w:r>
      <w:r w:rsidR="004172B2">
        <w:t>. It could be argued that interactive prototypes made in Figma allude to a larger implemented space than is available within the prototype scope. Therefore</w:t>
      </w:r>
      <w:r w:rsidR="004E4F70">
        <w:t>, as the prototype designer, I define the limited scope within the prototype with click, hover, and mouse-event states.</w:t>
      </w:r>
      <w:r w:rsidR="004172B2">
        <w:t xml:space="preserve"> I offload the “wizarding” to the software and can observe the user interacting from a third-person perspective. </w:t>
      </w:r>
    </w:p>
    <w:p w14:paraId="11BB99B3" w14:textId="77777777" w:rsidR="00151665" w:rsidRPr="00151665" w:rsidRDefault="00151665" w:rsidP="00151665">
      <w:pPr>
        <w:pStyle w:val="Heading3"/>
      </w:pPr>
      <w:bookmarkStart w:id="55" w:name="_Toc134008096"/>
      <w:r w:rsidRPr="00151665">
        <w:t>Three-point approach</w:t>
      </w:r>
      <w:bookmarkEnd w:id="55"/>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66C5FACC"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w:t>
      </w:r>
      <w:proofErr w:type="spellStart"/>
      <w:r w:rsidRPr="00151665">
        <w:t>ideator</w:t>
      </w:r>
      <w:proofErr w:type="spellEnd"/>
      <w:r w:rsidRPr="00151665">
        <w:t xml:space="preserve">, a designer, and a developer while doing design hand-offs between each stage. </w:t>
      </w:r>
      <w:r w:rsidR="006D72E2">
        <w:t>Furthermore, by</w:t>
      </w:r>
      <w:r w:rsidRPr="00151665">
        <w:t xml:space="preserve"> working iteratively and filtering the design proposals through his regimen of different mediums</w:t>
      </w:r>
      <w:r w:rsidR="006D72E2">
        <w:t>,</w:t>
      </w:r>
      <w:r w:rsidRPr="00151665">
        <w:t xml:space="preserve"> I also played on my strengths as a designer, which is mainly visual, so when the design came </w:t>
      </w:r>
      <w:r w:rsidR="00F93CCB">
        <w:t>to the point of</w:t>
      </w:r>
      <w:r w:rsidRPr="00151665">
        <w:t xml:space="preserve"> implementation in code it would be the design most fitting for both my skills and the design in general.</w:t>
      </w:r>
    </w:p>
    <w:p w14:paraId="73259651" w14:textId="54334AC3"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r w:rsidR="00F1565F">
        <w:t>are</w:t>
      </w:r>
      <w:r w:rsidRPr="00151665">
        <w:t xml:space="preserve"> covered by another</w:t>
      </w:r>
      <w:r w:rsidR="00F93CCB">
        <w:t>,</w:t>
      </w:r>
      <w:r w:rsidRPr="00151665">
        <w:t xml:space="preserve">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7495B1CB" w14:textId="4E4E2DAC" w:rsidR="005036FC" w:rsidRPr="005036FC" w:rsidRDefault="00151665" w:rsidP="005E0AF1">
      <w:pPr>
        <w:pStyle w:val="Caption"/>
        <w:jc w:val="center"/>
      </w:pPr>
      <w:commentRangeStart w:id="56"/>
      <w:r w:rsidRPr="00151665">
        <w:t xml:space="preserve">Table </w:t>
      </w:r>
      <w:commentRangeEnd w:id="56"/>
      <w:r w:rsidR="008D11E7">
        <w:rPr>
          <w:rStyle w:val="CommentReference"/>
          <w:i w:val="0"/>
          <w:iCs w:val="0"/>
        </w:rPr>
        <w:commentReference w:id="56"/>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0F62189A" w14:textId="78B78EAE" w:rsidR="001F4DE9" w:rsidRDefault="001F4DE9" w:rsidP="001F4DE9">
      <w:r>
        <w:lastRenderedPageBreak/>
        <w:t xml:space="preserve">Each medium was used according to its strengths in comparison to the others. Sketching on paper is by far the fastest of these methods regarding the progress you can make </w:t>
      </w:r>
      <w:r w:rsidR="00B738B4">
        <w:t>concerning</w:t>
      </w:r>
      <w:r>
        <w:t xml:space="preserve"> the amount of effort required. By </w:t>
      </w:r>
      <w:r w:rsidR="00B738B4">
        <w:t>limiting</w:t>
      </w:r>
      <w:r>
        <w:t xml:space="preserve"> ideation sessions (</w:t>
      </w:r>
      <w:proofErr w:type="gramStart"/>
      <w:r>
        <w:t>e.g.</w:t>
      </w:r>
      <w:proofErr w:type="gramEnd"/>
      <w:r>
        <w:t xml:space="preserve"> 5 minutes of sketching per input)</w:t>
      </w:r>
      <w:r w:rsidR="00B738B4">
        <w:t>,</w:t>
      </w:r>
      <w:r>
        <w:t xml:space="preserve"> </w:t>
      </w:r>
      <w:r w:rsidR="00B738B4">
        <w:t>many</w:t>
      </w:r>
      <w:r>
        <w:t xml:space="preserve"> concepts could be prototyped </w:t>
      </w:r>
      <w:r w:rsidR="00B738B4">
        <w:t>quickly</w:t>
      </w:r>
      <w:r>
        <w:t xml:space="preserve"> (</w:t>
      </w:r>
      <w:r w:rsidR="001F3EDC">
        <w:fldChar w:fldCharType="begin"/>
      </w:r>
      <w:r w:rsidR="001F3EDC">
        <w:instrText xml:space="preserve"> REF _Ref133499733 \h </w:instrText>
      </w:r>
      <w:r w:rsidR="001F3EDC">
        <w:fldChar w:fldCharType="separate"/>
      </w:r>
      <w:r w:rsidR="001F3EDC">
        <w:t xml:space="preserve">Figure </w:t>
      </w:r>
      <w:r w:rsidR="001F3EDC">
        <w:rPr>
          <w:noProof/>
        </w:rPr>
        <w:t>3</w:t>
      </w:r>
      <w:r w:rsidR="001F3EDC">
        <w:fldChar w:fldCharType="end"/>
      </w:r>
      <w:r>
        <w:t>).</w:t>
      </w:r>
      <w:r w:rsidR="005036FC">
        <w:t xml:space="preserve"> </w:t>
      </w:r>
      <w:r w:rsidR="00B738B4">
        <w:t>Furthermore, by</w:t>
      </w:r>
      <w:r w:rsidR="005036FC">
        <w:t xml:space="preserve"> disregarding visual specifics and keeping the sketches low-fidelity</w:t>
      </w:r>
      <w:r w:rsidR="00B738B4">
        <w:t>,</w:t>
      </w:r>
      <w:r w:rsidR="005036FC">
        <w:t xml:space="preserve"> advanced visuals and interactions can be abstracted and represented without a larger time investment </w:t>
      </w:r>
      <w:r w:rsidR="00B738B4">
        <w:t>than</w:t>
      </w:r>
      <w:r w:rsidR="005036FC">
        <w:t xml:space="preserve"> other mediums. However, the limiting factor of paper sketches is the </w:t>
      </w:r>
      <w:r w:rsidR="00B738B4">
        <w:t>need for</w:t>
      </w:r>
      <w:r w:rsidR="005036FC">
        <w:t xml:space="preserve"> more complex interactions</w:t>
      </w:r>
      <w:r w:rsidR="00B738B4">
        <w:t>,</w:t>
      </w:r>
      <w:r w:rsidR="005036FC">
        <w:t xml:space="preserve"> and user flows.</w:t>
      </w:r>
    </w:p>
    <w:p w14:paraId="47428F1C" w14:textId="77777777" w:rsidR="001F4DE9" w:rsidRDefault="001F4DE9" w:rsidP="005036FC">
      <w:pPr>
        <w:keepNext/>
        <w:jc w:val="center"/>
      </w:pPr>
      <w:r>
        <w:rPr>
          <w:noProof/>
        </w:rPr>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6B6C9BD2" w:rsidR="001F4DE9" w:rsidRDefault="001F4DE9" w:rsidP="001F4DE9">
      <w:pPr>
        <w:pStyle w:val="Caption"/>
        <w:jc w:val="center"/>
      </w:pPr>
      <w:bookmarkStart w:id="57" w:name="_Ref133499733"/>
      <w:r>
        <w:t xml:space="preserve">Figure </w:t>
      </w:r>
      <w:r>
        <w:fldChar w:fldCharType="begin"/>
      </w:r>
      <w:r>
        <w:instrText xml:space="preserve"> SEQ Figure \* ARABIC </w:instrText>
      </w:r>
      <w:r>
        <w:fldChar w:fldCharType="separate"/>
      </w:r>
      <w:r w:rsidR="00603BBE">
        <w:rPr>
          <w:noProof/>
        </w:rPr>
        <w:t>3</w:t>
      </w:r>
      <w:r>
        <w:fldChar w:fldCharType="end"/>
      </w:r>
      <w:bookmarkEnd w:id="57"/>
      <w:r>
        <w:t>. Sketch prototypes</w:t>
      </w:r>
    </w:p>
    <w:p w14:paraId="013FE29D" w14:textId="64648ED6" w:rsidR="005036FC" w:rsidRPr="005036FC" w:rsidRDefault="00542DF3" w:rsidP="005036FC">
      <w:r>
        <w:t>After enough sketches,</w:t>
      </w:r>
      <w:r w:rsidR="005036FC">
        <w:t xml:space="preserve"> the most viable options were picked to be further iterated in Figma. Which sketch to be picked was based on its </w:t>
      </w:r>
      <w:r>
        <w:t>relevance</w:t>
      </w:r>
      <w:r w:rsidR="005036FC">
        <w:t xml:space="preserve"> to the total user experience </w:t>
      </w:r>
      <w:r w:rsidR="001F4B5C">
        <w:t>regarding</w:t>
      </w:r>
      <w:r w:rsidR="005036FC">
        <w:t xml:space="preserve"> the problem statement and the user research.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1F3EDC">
        <w:t xml:space="preserve">Figure </w:t>
      </w:r>
      <w:r w:rsidR="001F3EDC">
        <w:rPr>
          <w:noProof/>
        </w:rPr>
        <w:t>4</w:t>
      </w:r>
      <w:r w:rsidR="001F3EDC">
        <w:fldChar w:fldCharType="end"/>
      </w:r>
      <w:r w:rsidR="0024786A">
        <w:t>)</w:t>
      </w:r>
      <w:r w:rsidR="005036FC">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t>
      </w:r>
      <w:r>
        <w:t>were based on user reflections from the initial interviews and</w:t>
      </w:r>
      <w:r w:rsidR="001F4B5C">
        <w:t xml:space="preserve">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w:t>
      </w:r>
      <w:r>
        <w:t xml:space="preserve">According to the research done by Field </w:t>
      </w:r>
      <w:r>
        <w:fldChar w:fldCharType="begin"/>
      </w:r>
      <w:r>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fldChar w:fldCharType="separate"/>
      </w:r>
      <w:r>
        <w:rPr>
          <w:noProof/>
        </w:rPr>
        <w:t>(Heer et al., 2007)</w:t>
      </w:r>
      <w:r>
        <w:fldChar w:fldCharType="end"/>
      </w:r>
      <w:r w:rsidR="002774BD">
        <w:t>,</w:t>
      </w:r>
      <w:r>
        <w:t xml:space="preserve"> creating a design reminiscent of software</w:t>
      </w:r>
      <w:r w:rsidR="002774BD">
        <w:t>,</w:t>
      </w:r>
      <w:r>
        <w:t xml:space="preserve"> the users are used to and comfortable with you can leverage their prior experience and create an environment with a lower point </w:t>
      </w:r>
      <w:r w:rsidR="001F4B5C">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57D3F125" w:rsidR="001F4DE9" w:rsidRDefault="00A27B95" w:rsidP="00A27B95">
      <w:pPr>
        <w:pStyle w:val="Caption"/>
        <w:jc w:val="center"/>
      </w:pPr>
      <w:bookmarkStart w:id="58" w:name="_Ref133499747"/>
      <w:r>
        <w:t xml:space="preserve">Figure </w:t>
      </w:r>
      <w:r>
        <w:fldChar w:fldCharType="begin"/>
      </w:r>
      <w:r>
        <w:instrText xml:space="preserve"> SEQ Figure \* ARABIC </w:instrText>
      </w:r>
      <w:r>
        <w:fldChar w:fldCharType="separate"/>
      </w:r>
      <w:r w:rsidR="00603BBE">
        <w:rPr>
          <w:noProof/>
        </w:rPr>
        <w:t>4</w:t>
      </w:r>
      <w:r>
        <w:fldChar w:fldCharType="end"/>
      </w:r>
      <w:bookmarkEnd w:id="58"/>
      <w:r>
        <w:t>. Iterations on the layout and design language</w:t>
      </w:r>
    </w:p>
    <w:p w14:paraId="538BE6A8" w14:textId="1ADA9643" w:rsidR="00DE7FA1" w:rsidRDefault="002B2C57" w:rsidP="006B3E39">
      <w:r>
        <w:t xml:space="preserve">A built-in function in Figma is the ability to mock-up a semi-interactive user flow. </w:t>
      </w:r>
      <w:commentRangeStart w:id="59"/>
      <w:r>
        <w:t xml:space="preserve">Without </w:t>
      </w:r>
      <w:r w:rsidR="002774BD">
        <w:t>programming</w:t>
      </w:r>
      <w:r>
        <w:t xml:space="preserve"> in </w:t>
      </w:r>
      <w:proofErr w:type="gramStart"/>
      <w:r>
        <w:t>code</w:t>
      </w:r>
      <w:proofErr w:type="gramEnd"/>
      <w:r>
        <w:t xml:space="preserve"> it is possible </w:t>
      </w:r>
      <w:commentRangeEnd w:id="59"/>
      <w:r>
        <w:rPr>
          <w:rStyle w:val="CommentReference"/>
        </w:rPr>
        <w:commentReference w:id="59"/>
      </w:r>
      <w:r>
        <w:t xml:space="preserve">to design clickable user flows. The benefit of making interactive flows in Figma in comparison to an actual code implementation is the speed of implementation. With the </w:t>
      </w:r>
      <w:r w:rsidR="00213F64">
        <w:t>design</w:t>
      </w:r>
      <w:r>
        <w:t xml:space="preserve"> system made with modular components, interactions and flows that would require a </w:t>
      </w:r>
      <w:r w:rsidR="002774BD">
        <w:t>more considerable</w:t>
      </w:r>
      <w:r>
        <w:t xml:space="preserve"> time investment to code can be first prototyped </w:t>
      </w:r>
      <w:r w:rsidR="00BD0180">
        <w:t xml:space="preserve">and tested. The interactive prototypes made in Figma provide an insight to the </w:t>
      </w:r>
      <w:commentRangeStart w:id="60"/>
      <w:r w:rsidR="00BD0180">
        <w:t>look and fee</w:t>
      </w:r>
      <w:r w:rsidR="006B3E39">
        <w:t>l</w:t>
      </w:r>
      <w:commentRangeEnd w:id="60"/>
      <w:r w:rsidR="00BD0180">
        <w:rPr>
          <w:rStyle w:val="CommentReference"/>
        </w:rPr>
        <w:commentReference w:id="60"/>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1F3EDC">
        <w:fldChar w:fldCharType="begin"/>
      </w:r>
      <w:r w:rsidR="001F3EDC">
        <w:instrText xml:space="preserve"> REF _Ref133499761 \h </w:instrText>
      </w:r>
      <w:r w:rsidR="001F3EDC">
        <w:fldChar w:fldCharType="separate"/>
      </w:r>
      <w:r w:rsidR="001F3EDC">
        <w:t xml:space="preserve">Figure </w:t>
      </w:r>
      <w:r w:rsidR="001F3EDC">
        <w:rPr>
          <w:noProof/>
        </w:rPr>
        <w:t>5</w:t>
      </w:r>
      <w:r w:rsidR="001F3EDC">
        <w:fldChar w:fldCharType="end"/>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rPr>
          <w:noProof/>
        </w:rPr>
        <w:lastRenderedPageBreak/>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2263" cy="3774117"/>
                    </a:xfrm>
                    <a:prstGeom prst="rect">
                      <a:avLst/>
                    </a:prstGeom>
                  </pic:spPr>
                </pic:pic>
              </a:graphicData>
            </a:graphic>
          </wp:inline>
        </w:drawing>
      </w:r>
    </w:p>
    <w:p w14:paraId="17A46D3F" w14:textId="10A82CC3" w:rsidR="00DE7FA1" w:rsidRDefault="00BD0B29" w:rsidP="00BD0B29">
      <w:pPr>
        <w:pStyle w:val="Caption"/>
        <w:jc w:val="center"/>
      </w:pPr>
      <w:bookmarkStart w:id="61" w:name="_Ref133499761"/>
      <w:r>
        <w:t xml:space="preserve">Figure </w:t>
      </w:r>
      <w:r>
        <w:fldChar w:fldCharType="begin"/>
      </w:r>
      <w:r>
        <w:instrText xml:space="preserve"> SEQ Figure \* ARABIC </w:instrText>
      </w:r>
      <w:r>
        <w:fldChar w:fldCharType="separate"/>
      </w:r>
      <w:r w:rsidR="00603BBE">
        <w:rPr>
          <w:noProof/>
        </w:rPr>
        <w:t>5</w:t>
      </w:r>
      <w:r>
        <w:fldChar w:fldCharType="end"/>
      </w:r>
      <w:bookmarkEnd w:id="61"/>
      <w:r>
        <w:t xml:space="preserve">. Filtering four options requires </w:t>
      </w:r>
      <w:r w:rsidR="0007736F">
        <w:t>many</w:t>
      </w:r>
      <w:r>
        <w:t xml:space="preserve"> intermediate </w:t>
      </w:r>
      <w:r w:rsidR="00D45C3F">
        <w:t>states.</w:t>
      </w:r>
    </w:p>
    <w:p w14:paraId="40CCD21D" w14:textId="6EFC32BA" w:rsidR="001F4DE9" w:rsidRDefault="00A100BA" w:rsidP="00151665">
      <w:r>
        <w:t xml:space="preserve">In that sense, the prototypes made in Figma are </w:t>
      </w:r>
      <w:commentRangeStart w:id="62"/>
      <w:r>
        <w:rPr>
          <w:i/>
          <w:iCs/>
        </w:rPr>
        <w:t xml:space="preserve">Wizard </w:t>
      </w:r>
      <w:commentRangeEnd w:id="62"/>
      <w:r w:rsidR="00AF1228">
        <w:rPr>
          <w:rStyle w:val="CommentReference"/>
        </w:rPr>
        <w:commentReference w:id="62"/>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63"/>
      <w:r w:rsidR="002F2D7C">
        <w:t xml:space="preserve">action-reaction </w:t>
      </w:r>
      <w:commentRangeEnd w:id="63"/>
      <w:r w:rsidR="004425F5">
        <w:rPr>
          <w:rStyle w:val="CommentReference"/>
        </w:rPr>
        <w:commentReference w:id="63"/>
      </w:r>
      <w:r w:rsidR="002F2D7C">
        <w:t>from the prototype it is necessary to implement in code.</w:t>
      </w:r>
    </w:p>
    <w:p w14:paraId="62B9776E" w14:textId="7A5FBFA9"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64"/>
      <w:r w:rsidR="00BD3120">
        <w:rPr>
          <w:i/>
          <w:iCs/>
        </w:rPr>
        <w:t>force-graph</w:t>
      </w:r>
      <w:commentRangeEnd w:id="64"/>
      <w:r w:rsidR="00D5532B">
        <w:rPr>
          <w:rStyle w:val="CommentReference"/>
        </w:rPr>
        <w:commentReference w:id="64"/>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066CBD20" w:rsidR="004425F5" w:rsidRDefault="00BD3120" w:rsidP="00151665">
      <w:r>
        <w:t xml:space="preserve">The early prototyping stages when doing an implementation prototype </w:t>
      </w:r>
      <w:r w:rsidR="00A14FBC">
        <w:t>consist</w:t>
      </w:r>
      <w:r>
        <w:t xml:space="preserve"> largely of material exploration and technical exercises to probe both the viability of the method for the developer and how </w:t>
      </w:r>
      <w:r w:rsidR="00A14FBC">
        <w:t>inline</w:t>
      </w:r>
      <w:r>
        <w:t xml:space="preserve"> the method is with the expected outcome. By exploring and iterating on simple concepts separately</w:t>
      </w:r>
      <w:r w:rsidR="00A14FBC">
        <w:t>,</w:t>
      </w:r>
      <w:r>
        <w:t xml:space="preserve"> such as reading data from JSON, dynamically updating nodes with JSON data, filtering data points, and implementing user input interactions</w:t>
      </w:r>
      <w:r w:rsidR="00A14FBC">
        <w:t>,</w:t>
      </w:r>
      <w:r>
        <w:t xml:space="preserve"> I could later consolidate learnings and the built-up code base to construct a more comprehensive user flow (</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w:t>
      </w:r>
    </w:p>
    <w:p w14:paraId="1419D048" w14:textId="77777777" w:rsidR="00BD3120" w:rsidRDefault="00BD3120" w:rsidP="00BD3120">
      <w:pPr>
        <w:keepNext/>
        <w:jc w:val="center"/>
      </w:pPr>
      <w:r w:rsidRPr="00BD3120">
        <w:rPr>
          <w:noProof/>
        </w:rPr>
        <w:lastRenderedPageBreak/>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D831EFE" w:rsidR="00BD3120" w:rsidRDefault="00BD3120" w:rsidP="00BD3120">
      <w:pPr>
        <w:pStyle w:val="Caption"/>
        <w:jc w:val="center"/>
      </w:pPr>
      <w:bookmarkStart w:id="65" w:name="_Ref133499773"/>
      <w:r>
        <w:t xml:space="preserve">Figure </w:t>
      </w:r>
      <w:r>
        <w:fldChar w:fldCharType="begin"/>
      </w:r>
      <w:r>
        <w:instrText xml:space="preserve"> SEQ Figure \* ARABIC </w:instrText>
      </w:r>
      <w:r>
        <w:fldChar w:fldCharType="separate"/>
      </w:r>
      <w:r w:rsidR="00603BBE">
        <w:rPr>
          <w:noProof/>
        </w:rPr>
        <w:t>6</w:t>
      </w:r>
      <w:r>
        <w:fldChar w:fldCharType="end"/>
      </w:r>
      <w:bookmarkEnd w:id="65"/>
      <w:r>
        <w:t>. Early functional prototype for first user tests</w:t>
      </w:r>
    </w:p>
    <w:p w14:paraId="2CBC92EE" w14:textId="1394A1D1"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 is comprised of made-up solution names, solution owners</w:t>
      </w:r>
      <w:r w:rsidR="00E8542A">
        <w:t>,</w:t>
      </w:r>
      <w:r>
        <w:t xml:space="preserve"> and roles</w:t>
      </w:r>
      <w:r w:rsidR="00E8542A">
        <w:t>,</w:t>
      </w:r>
      <w:r>
        <w:t xml:space="preserve"> as the information provided by IKEA is under confidentiality law. However, even though the data is </w:t>
      </w:r>
      <w:r w:rsidR="00E8542A">
        <w:t xml:space="preserve">a </w:t>
      </w:r>
      <w:r>
        <w:t>placeholder</w:t>
      </w:r>
      <w:r w:rsidR="00E8542A">
        <w:t>,</w:t>
      </w:r>
      <w:r>
        <w:t xml:space="preserve"> the interactions and overall user </w:t>
      </w:r>
      <w:commentRangeStart w:id="66"/>
      <w:r>
        <w:t>experience</w:t>
      </w:r>
      <w:r w:rsidR="00E8542A">
        <w:t>s</w:t>
      </w:r>
      <w:r>
        <w:t xml:space="preserve"> </w:t>
      </w:r>
      <w:r w:rsidR="00E8542A">
        <w:t>are</w:t>
      </w:r>
      <w:r>
        <w:t xml:space="preserve"> the same</w:t>
      </w:r>
      <w:commentRangeEnd w:id="66"/>
      <w:r w:rsidR="0033261A">
        <w:rPr>
          <w:rStyle w:val="CommentReference"/>
        </w:rPr>
        <w:commentReference w:id="66"/>
      </w:r>
      <w:r>
        <w:t>.</w:t>
      </w:r>
    </w:p>
    <w:p w14:paraId="61714C10" w14:textId="26C390B4"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w:t>
      </w:r>
      <w:r w:rsidR="001A633F">
        <w:t>,</w:t>
      </w:r>
      <w:r>
        <w:t xml:space="preserve"> and </w:t>
      </w:r>
      <w:r w:rsidR="001A633F">
        <w:t>it aims</w:t>
      </w:r>
      <w:r>
        <w:t xml:space="preserve"> to promote discussions with the users about the different </w:t>
      </w:r>
      <w:r w:rsidR="001A633F">
        <w:t>representations</w:t>
      </w:r>
      <w:r>
        <w:t xml:space="preserve"> of the data set. </w:t>
      </w:r>
      <w:r w:rsidR="001A633F">
        <w:t xml:space="preserve">While taking visual cues from the Figma design, the implementation prototype's focus </w:t>
      </w:r>
      <w:r>
        <w:t>is to show the user the interaction interplay between the data interface, data, and user through which a discussion of interaction aesthetics could be held. By separating the prototype into two more specialised prototypes</w:t>
      </w:r>
      <w:r w:rsidR="001A633F">
        <w:t>,</w:t>
      </w:r>
      <w:r>
        <w:t xml:space="preserve">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67" w:name="_Toc134008097"/>
      <w:r w:rsidRPr="00A100BA">
        <w:rPr>
          <w:lang w:val="en-US"/>
        </w:rPr>
        <w:t>User testing</w:t>
      </w:r>
      <w:bookmarkEnd w:id="67"/>
    </w:p>
    <w:p w14:paraId="15D47E5A" w14:textId="6815233D" w:rsidR="006623F7" w:rsidRDefault="006623F7" w:rsidP="006623F7">
      <w:pPr>
        <w:pStyle w:val="Heading3"/>
        <w:rPr>
          <w:lang w:val="en-US"/>
        </w:rPr>
      </w:pPr>
      <w:bookmarkStart w:id="68" w:name="_Toc134008098"/>
      <w:r>
        <w:rPr>
          <w:lang w:val="en-US"/>
        </w:rPr>
        <w:t>Paper about user testing?</w:t>
      </w:r>
      <w:bookmarkEnd w:id="68"/>
    </w:p>
    <w:p w14:paraId="62E285D9" w14:textId="1BEF0334" w:rsidR="00914D03" w:rsidRPr="00914D03" w:rsidRDefault="00914D03" w:rsidP="00914D03">
      <w:pPr>
        <w:pStyle w:val="ListParagraph"/>
        <w:numPr>
          <w:ilvl w:val="0"/>
          <w:numId w:val="5"/>
        </w:numPr>
        <w:rPr>
          <w:lang w:val="sv-SE"/>
        </w:rPr>
      </w:pPr>
      <w:commentRangeStart w:id="69"/>
      <w:r w:rsidRPr="00914D03">
        <w:rPr>
          <w:lang w:val="sv-SE"/>
        </w:rPr>
        <w:t>Har någon på Zotero</w:t>
      </w:r>
      <w:commentRangeEnd w:id="69"/>
      <w:r w:rsidR="0007736F">
        <w:rPr>
          <w:rStyle w:val="CommentReference"/>
        </w:rPr>
        <w:commentReference w:id="69"/>
      </w:r>
    </w:p>
    <w:p w14:paraId="7027BA3C" w14:textId="5AFF31CE" w:rsidR="00E96017" w:rsidRDefault="001D69C1" w:rsidP="00151665">
      <w:pPr>
        <w:pStyle w:val="Heading3"/>
      </w:pPr>
      <w:bookmarkStart w:id="70" w:name="_Toc134008099"/>
      <w:r>
        <w:t xml:space="preserve">Planning and </w:t>
      </w:r>
      <w:r w:rsidR="006623F7">
        <w:t>user test process</w:t>
      </w:r>
      <w:bookmarkEnd w:id="70"/>
    </w:p>
    <w:p w14:paraId="56503948" w14:textId="3053EC31" w:rsidR="005E2B1E" w:rsidRDefault="005E2B1E" w:rsidP="005E2B1E">
      <w:r>
        <w:t xml:space="preserve">User testing was conducted in two sessions with four of the users that were in the initial interviews. </w:t>
      </w:r>
      <w:r w:rsidR="00E8542A">
        <w:t>However, additional testing was done</w:t>
      </w:r>
      <w:r>
        <w:t xml:space="preserve"> more informally through </w:t>
      </w:r>
      <w:r w:rsidR="00EE4FC0">
        <w:t>other in-person</w:t>
      </w:r>
      <w:r>
        <w:t xml:space="preserve"> meetings and e-mail communication.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 xml:space="preserve">iteration between sessions. </w:t>
      </w:r>
      <w:r w:rsidR="00D71ED7">
        <w:t xml:space="preserve">After exclaiming an interest in trying the prototype, </w:t>
      </w:r>
      <w:r>
        <w:t xml:space="preserve">additional </w:t>
      </w:r>
      <w:r>
        <w:lastRenderedPageBreak/>
        <w:t xml:space="preserve">testing opportunities arose spontaneously through regular discussions where a user </w:t>
      </w:r>
      <w:r w:rsidR="00B86131">
        <w:t xml:space="preserve">tested and provided feedback. Similarly, the test done over e-mail was due to one of the initial users falling ill before </w:t>
      </w:r>
      <w:r w:rsidR="00E8542A">
        <w:t xml:space="preserve">the </w:t>
      </w:r>
      <w:r w:rsidR="00B86131">
        <w:t>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5FD79009" w14:textId="41287838" w:rsidR="006623F7" w:rsidRDefault="006623F7" w:rsidP="006623F7">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input. The process for the spontaneous user tests followed a similar process</w:t>
      </w:r>
      <w:r w:rsidR="007D5B99">
        <w:t>,</w:t>
      </w:r>
      <w:r>
        <w:t xml:space="preserve"> although shortened due to their specific circumstances.</w:t>
      </w:r>
    </w:p>
    <w:p w14:paraId="3905E6A3" w14:textId="7B08D163" w:rsidR="00A71BC3" w:rsidRPr="00A71BC3" w:rsidRDefault="00D71ED7" w:rsidP="006623F7">
      <w:pPr>
        <w:rPr>
          <w:u w:val="single"/>
        </w:rPr>
      </w:pPr>
      <w:r>
        <w:t>Due to organisational secrecy, the</w:t>
      </w:r>
      <w:r w:rsidR="00A71BC3">
        <w:t xml:space="preserve"> data used in the prototypes is completely fake and fabricated. Testing with internal users</w:t>
      </w:r>
      <w:r w:rsidR="007D5B99">
        <w:t>,</w:t>
      </w:r>
      <w:r w:rsidR="00A71BC3">
        <w:t xml:space="preserve"> I was allowed to use real data</w:t>
      </w:r>
      <w:r w:rsidR="00350EDA">
        <w:t>. However</w:t>
      </w:r>
      <w:r w:rsidR="007D2E1C">
        <w:t>,</w:t>
      </w:r>
      <w:r w:rsidR="00A71BC3">
        <w:t xml:space="preserve"> since most prototype testing was conducted through a publicly accessible website</w:t>
      </w:r>
      <w:r w:rsidR="007D5B99">
        <w:t>,</w:t>
      </w:r>
      <w:r w:rsidR="00A71BC3">
        <w:t xml:space="preserve"> the data had to be sanitised to </w:t>
      </w:r>
      <w:r w:rsidR="00A71BC3">
        <w:rPr>
          <w:i/>
          <w:iCs/>
        </w:rPr>
        <w:t>resemble</w:t>
      </w:r>
      <w:r w:rsidR="00A71BC3">
        <w:t xml:space="preserve"> the original data set rather than </w:t>
      </w:r>
      <w:r w:rsidR="00A71BC3">
        <w:rPr>
          <w:i/>
          <w:iCs/>
        </w:rPr>
        <w:t>represent</w:t>
      </w:r>
      <w:r w:rsidR="00A71BC3">
        <w:t xml:space="preserve"> it. To counteract possible user input regarding this change, the data was formatted in a way that</w:t>
      </w:r>
      <w:r w:rsidR="007D5B99">
        <w:t xml:space="preserve"> seemed like real solutions at a cursory glance</w:t>
      </w:r>
      <w:r w:rsidR="00A71BC3">
        <w:t>. This was done by imitating the naming schema commonly used in IKEA products</w:t>
      </w:r>
      <w:r w:rsidR="00350EDA">
        <w:t>,</w:t>
      </w:r>
      <w:r w:rsidR="00A71BC3">
        <w:t xml:space="preserve"> e.g., a capitalised Swedish word, often a location or noun</w:t>
      </w:r>
      <w:r w:rsidR="00350EDA">
        <w:t>,</w:t>
      </w:r>
      <w:r w:rsidR="00A71BC3">
        <w:t xml:space="preserve"> for example: “</w:t>
      </w:r>
      <w:r w:rsidR="00A71BC3">
        <w:rPr>
          <w:i/>
          <w:iCs/>
        </w:rPr>
        <w:t>MÖCKELN</w:t>
      </w:r>
      <w:r w:rsidR="00A71BC3">
        <w:t>”, “</w:t>
      </w:r>
      <w:r w:rsidR="00A71BC3">
        <w:rPr>
          <w:i/>
          <w:iCs/>
        </w:rPr>
        <w:t>INSEXNYCKEL</w:t>
      </w:r>
      <w:r w:rsidR="00A71BC3">
        <w:t>”, or “</w:t>
      </w:r>
      <w:r w:rsidR="00A71BC3">
        <w:rPr>
          <w:i/>
          <w:iCs/>
        </w:rPr>
        <w:t>AGUNNARYD</w:t>
      </w:r>
      <w:r w:rsidR="00A71BC3">
        <w:t>”.</w:t>
      </w:r>
    </w:p>
    <w:p w14:paraId="7183CBAC" w14:textId="3077B288" w:rsidR="0007736F" w:rsidRDefault="001722E5" w:rsidP="0078609B">
      <w:r>
        <w:t xml:space="preserve">Since the main user group on this project consists of UX Designers, the </w:t>
      </w:r>
      <w:r w:rsidR="007D5B99">
        <w:t>user testing method</w:t>
      </w:r>
      <w:r>
        <w:t xml:space="preserve"> relied on the </w:t>
      </w:r>
      <w:r w:rsidR="006623F7">
        <w:t>user’s</w:t>
      </w:r>
      <w:r>
        <w:t xml:space="preserve"> expertise in design. By pivoting the tests to allow the user to freely discuss the prototype from their perspective as a UX Designer, I could get feedback that </w:t>
      </w:r>
      <w:r w:rsidR="00DE3FE3">
        <w:t>improved practical aspects such as visuals and interaction and</w:t>
      </w:r>
      <w:r>
        <w:t xml:space="preserve"> aspects of the design that regarded user flow and accessibility. The </w:t>
      </w:r>
      <w:r w:rsidR="006623F7">
        <w:t>user’s</w:t>
      </w:r>
      <w:r>
        <w:t xml:space="preserve"> familiarity with design methodologies common to 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w:t>
      </w:r>
      <w:r w:rsidR="00DE3FE3">
        <w:t>implementing</w:t>
      </w:r>
      <w:r w:rsidR="00B8233D">
        <w:t xml:space="preserve"> co-design methodologies and principles can yield results that would otherwise be missed if</w:t>
      </w:r>
      <w:r w:rsidR="00984D43">
        <w:t xml:space="preserve"> you held</w:t>
      </w:r>
      <w:r w:rsidR="00B8233D">
        <w:t xml:space="preserve"> a more traditional view </w:t>
      </w:r>
      <w:r w:rsidR="007D2E1C">
        <w:t>of</w:t>
      </w:r>
      <w:r w:rsidR="00B8233D">
        <w:t xml:space="preserve"> the </w:t>
      </w:r>
      <w:r w:rsidR="00984D43">
        <w:t>user/designer</w:t>
      </w:r>
      <w:r w:rsidR="00B8233D">
        <w:t xml:space="preserve"> relationship</w:t>
      </w:r>
      <w:r w:rsidR="00984D43">
        <w:t>.</w:t>
      </w:r>
    </w:p>
    <w:p w14:paraId="71998154" w14:textId="4CC5F9D2" w:rsidR="0078609B" w:rsidRPr="0007736F" w:rsidRDefault="0078609B" w:rsidP="0078609B">
      <w:r w:rsidRPr="0078609B">
        <w:rPr>
          <w:lang w:val="en-US"/>
        </w:rPr>
        <w:t>Lastly, in the following section</w:t>
      </w:r>
      <w:r w:rsidR="00DE3FE3">
        <w:rPr>
          <w:lang w:val="en-US"/>
        </w:rPr>
        <w:t>,</w:t>
      </w:r>
      <w:r w:rsidRPr="0078609B">
        <w:rPr>
          <w:lang w:val="en-US"/>
        </w:rPr>
        <w:t xml:space="preserve"> where</w:t>
      </w:r>
      <w:r>
        <w:rPr>
          <w:lang w:val="en-US"/>
        </w:rPr>
        <w:t xml:space="preserve"> I discuss the prototype iterations brought forth during user testing</w:t>
      </w:r>
      <w:r w:rsidR="00DE3FE3">
        <w:rPr>
          <w:lang w:val="en-US"/>
        </w:rPr>
        <w:t>,</w:t>
      </w:r>
      <w:r>
        <w:rPr>
          <w:lang w:val="en-US"/>
        </w:rPr>
        <w:t xml:space="preserve"> one main aspect should be noted</w:t>
      </w:r>
      <w:r w:rsidR="00DE3FE3">
        <w:rPr>
          <w:lang w:val="en-US"/>
        </w:rPr>
        <w:t>: how</w:t>
      </w:r>
      <w:r>
        <w:rPr>
          <w:lang w:val="en-US"/>
        </w:rPr>
        <w:t xml:space="preserve"> the </w:t>
      </w:r>
      <w:r w:rsidR="00DE3FE3">
        <w:rPr>
          <w:lang w:val="en-US"/>
        </w:rPr>
        <w:lastRenderedPageBreak/>
        <w:t>user testing process</w:t>
      </w:r>
      <w:r>
        <w:rPr>
          <w:lang w:val="en-US"/>
        </w:rPr>
        <w:t xml:space="preserve">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71"/>
      <w:r>
        <w:rPr>
          <w:lang w:val="en-US"/>
        </w:rPr>
        <w:t>A result of this is an iterative workflow which is more “back and forth” between prototype versions rather than staged</w:t>
      </w:r>
      <w:r w:rsidR="00DE3FE3">
        <w:rPr>
          <w:lang w:val="en-US"/>
        </w:rPr>
        <w:t>,</w:t>
      </w:r>
      <w:r>
        <w:rPr>
          <w:lang w:val="en-US"/>
        </w:rPr>
        <w:t xml:space="preserve"> as is usually common in user testing</w:t>
      </w:r>
      <w:commentRangeEnd w:id="71"/>
      <w:r>
        <w:rPr>
          <w:rStyle w:val="CommentReference"/>
        </w:rPr>
        <w:commentReference w:id="71"/>
      </w:r>
      <w:r>
        <w:rPr>
          <w:lang w:val="en-US"/>
        </w:rPr>
        <w:t xml:space="preserve">. </w:t>
      </w:r>
      <w:r w:rsidR="00E449D3">
        <w:rPr>
          <w:lang w:val="en-US"/>
        </w:rPr>
        <w:t>Several</w:t>
      </w:r>
      <w:r>
        <w:rPr>
          <w:lang w:val="en-US"/>
        </w:rPr>
        <w:t xml:space="preserve"> prototype iterations share multiple user testing groups with their feedback and input</w:t>
      </w:r>
      <w:r w:rsidR="00543966">
        <w:rPr>
          <w:lang w:val="en-US"/>
        </w:rPr>
        <w:t xml:space="preserve">. </w:t>
      </w:r>
      <w:r w:rsidR="00E449D3">
        <w:rPr>
          <w:lang w:val="en-US"/>
        </w:rPr>
        <w:t>Therefore,</w:t>
      </w:r>
      <w:r>
        <w:rPr>
          <w:lang w:val="en-US"/>
        </w:rPr>
        <w:t xml:space="preserve"> the following section will focus on each distinctive </w:t>
      </w:r>
      <w:r>
        <w:rPr>
          <w:i/>
          <w:iCs/>
          <w:lang w:val="en-US"/>
        </w:rPr>
        <w:t>generation</w:t>
      </w:r>
      <w:r>
        <w:rPr>
          <w:lang w:val="en-US"/>
        </w:rPr>
        <w:t xml:space="preserve"> of </w:t>
      </w:r>
      <w:r w:rsidR="00543966">
        <w:rPr>
          <w:lang w:val="en-US"/>
        </w:rPr>
        <w:t>prototypes</w:t>
      </w:r>
      <w:r>
        <w:rPr>
          <w:lang w:val="en-US"/>
        </w:rPr>
        <w:t xml:space="preserve"> rather than user testing sessions. </w:t>
      </w:r>
    </w:p>
    <w:p w14:paraId="1E6F407B" w14:textId="3E352E8E" w:rsidR="001D69C1" w:rsidRDefault="00842AF1" w:rsidP="001D69C1">
      <w:pPr>
        <w:pStyle w:val="Heading3"/>
      </w:pPr>
      <w:bookmarkStart w:id="72" w:name="_Toc134008100"/>
      <w:commentRangeStart w:id="73"/>
      <w:commentRangeStart w:id="74"/>
      <w:r>
        <w:t>Iterating on the design</w:t>
      </w:r>
      <w:commentRangeEnd w:id="73"/>
      <w:r w:rsidR="009F000E">
        <w:rPr>
          <w:rStyle w:val="CommentReference"/>
          <w:rFonts w:ascii="Georgia" w:hAnsi="Georgia"/>
          <w:color w:val="auto"/>
        </w:rPr>
        <w:commentReference w:id="73"/>
      </w:r>
      <w:commentRangeEnd w:id="74"/>
      <w:r w:rsidR="0063498E">
        <w:rPr>
          <w:rStyle w:val="CommentReference"/>
          <w:rFonts w:ascii="Georgia" w:hAnsi="Georgia"/>
          <w:color w:val="auto"/>
        </w:rPr>
        <w:commentReference w:id="74"/>
      </w:r>
      <w:bookmarkEnd w:id="72"/>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17681BE0"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w:t>
      </w:r>
      <w:r w:rsidR="001F3EDC">
        <w:fldChar w:fldCharType="begin"/>
      </w:r>
      <w:r w:rsidR="001F3EDC">
        <w:instrText xml:space="preserve"> REF _Ref133499799 \h </w:instrText>
      </w:r>
      <w:r w:rsidR="001F3EDC">
        <w:fldChar w:fldCharType="separate"/>
      </w:r>
      <w:r w:rsidR="001F3EDC">
        <w:t xml:space="preserve">Figure </w:t>
      </w:r>
      <w:r w:rsidR="001F3EDC">
        <w:rPr>
          <w:noProof/>
        </w:rPr>
        <w:t>7</w:t>
      </w:r>
      <w:r w:rsidR="001F3EDC">
        <w:fldChar w:fldCharType="end"/>
      </w:r>
      <w:r w:rsidR="001F3EDC">
        <w:t xml:space="preserve"> </w:t>
      </w:r>
      <w:r w:rsidR="00F752D9">
        <w:t>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w:t>
      </w:r>
      <w:r w:rsidR="00543966">
        <w:t>tested simultaneously</w:t>
      </w:r>
      <w:r w:rsidR="00CD6D30">
        <w:t xml:space="preserve"> due to reasons developed later.</w:t>
      </w:r>
      <w:r w:rsidR="00D75FF8">
        <w:t xml:space="preserve"> The version of Gen 2 tested in this first round was an early implementation and was iterated further for the second round of user testing.</w:t>
      </w:r>
    </w:p>
    <w:p w14:paraId="3A23F62F" w14:textId="51A6D0FE" w:rsidR="00BE7F4F" w:rsidRDefault="00543966" w:rsidP="00842AF1">
      <w:r>
        <w:t>Two major themes arose from this first testing phase</w:t>
      </w:r>
      <w:r w:rsidR="00D2711C">
        <w:t>,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this </w:t>
      </w:r>
      <w:r w:rsidR="00D731DB">
        <w:t>initial iteration</w:t>
      </w:r>
      <w:r>
        <w:t>,</w:t>
      </w:r>
      <w:r w:rsidR="00D731DB">
        <w:t xml:space="preserve"> users could neither see the direction of the data flow nor what type of data</w:t>
      </w:r>
      <w:r>
        <w:t>. This</w:t>
      </w:r>
      <w:r w:rsidR="00D731DB">
        <w:t xml:space="preserve"> was a highly requested addition from end users.</w:t>
      </w:r>
    </w:p>
    <w:p w14:paraId="446DC00A" w14:textId="764AF272" w:rsidR="00F95480" w:rsidRDefault="00F95480" w:rsidP="00842AF1">
      <w:r>
        <w:t xml:space="preserve">The filtering interactions made possible through the checkboxes at the top of the screen </w:t>
      </w:r>
      <w:r w:rsidR="00543966">
        <w:t>were</w:t>
      </w:r>
      <w:r>
        <w:t xml:space="preserve"> naively implemented</w:t>
      </w:r>
      <w:r w:rsidR="00543966">
        <w:t>. They resulted</w:t>
      </w:r>
      <w:r>
        <w:t xml:space="preserve"> in a jarring change in the visualisation, further confusing the testers</w:t>
      </w:r>
      <w:r w:rsidR="009D2D61">
        <w:t xml:space="preserve"> (</w:t>
      </w:r>
      <w:r w:rsidR="001F3EDC">
        <w:fldChar w:fldCharType="begin"/>
      </w:r>
      <w:r w:rsidR="001F3EDC">
        <w:instrText xml:space="preserve"> REF _Ref133499807 \h </w:instrText>
      </w:r>
      <w:r w:rsidR="001F3EDC">
        <w:fldChar w:fldCharType="separate"/>
      </w:r>
      <w:r w:rsidR="001F3EDC">
        <w:t xml:space="preserve">Figure </w:t>
      </w:r>
      <w:r w:rsidR="001F3EDC">
        <w:rPr>
          <w:noProof/>
        </w:rPr>
        <w:t>8</w:t>
      </w:r>
      <w:r w:rsidR="001F3EDC">
        <w:fldChar w:fldCharType="end"/>
      </w:r>
      <w:r w:rsidR="001F3EDC">
        <w:t xml:space="preserve"> </w:t>
      </w:r>
      <w:r w:rsidR="0063498E">
        <w:t>below</w:t>
      </w:r>
      <w:r w:rsidR="009D2D61">
        <w:t>)</w:t>
      </w:r>
      <w:r>
        <w:t xml:space="preserve">. One tester also </w:t>
      </w:r>
      <w:r w:rsidR="00543966">
        <w:t>requested</w:t>
      </w:r>
      <w:r>
        <w:t xml:space="preserve"> a more in-depth filtering system</w:t>
      </w:r>
      <w:r w:rsidR="005E6991">
        <w:t xml:space="preserve"> </w:t>
      </w:r>
      <w:r w:rsidR="00543966">
        <w:t>with</w:t>
      </w:r>
      <w:r w:rsidR="005E6991">
        <w:t xml:space="preserve"> tags connected to each solution.</w:t>
      </w:r>
      <w:r w:rsidR="00D731DB">
        <w:t xml:space="preserve"> Users also requested a clearer way of visualising what filters </w:t>
      </w:r>
      <w:r w:rsidR="00543966">
        <w:t>were</w:t>
      </w:r>
      <w:r w:rsidR="00D731DB">
        <w:t xml:space="preserve"> currently active in the visualisation.</w:t>
      </w:r>
      <w:r w:rsidR="000C3101">
        <w:t xml:space="preserve"> A part missing from these prototypes </w:t>
      </w:r>
      <w:r w:rsidR="00543966">
        <w:t xml:space="preserve">was the implementation of data flow and </w:t>
      </w:r>
      <w:r w:rsidR="000C3101">
        <w:t>content</w:t>
      </w:r>
      <w:r w:rsidR="00543966">
        <w:t>,</w:t>
      </w:r>
      <w:r w:rsidR="000C3101">
        <w:t xml:space="preserve"> which was one of the requested functions from the user research</w:t>
      </w:r>
      <w:r w:rsidR="00543966">
        <w:t>. Users reiterated this</w:t>
      </w:r>
      <w:r w:rsidR="000C3101">
        <w:t xml:space="preserve"> through testing as well.</w:t>
      </w:r>
    </w:p>
    <w:p w14:paraId="41966EFA" w14:textId="1455DE86"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w:t>
      </w:r>
      <w:r w:rsidR="00543966">
        <w:t>Excel</w:t>
      </w:r>
      <w:r>
        <w:t xml:space="preserve"> sheets </w:t>
      </w:r>
      <w:r w:rsidR="00543966">
        <w:t>they are</w:t>
      </w:r>
      <w:r>
        <w:t xml:space="preserve"> accustomed to: “</w:t>
      </w:r>
      <w:r>
        <w:rPr>
          <w:i/>
          <w:iCs/>
        </w:rPr>
        <w:t>At the moment</w:t>
      </w:r>
      <w:r w:rsidR="00543966">
        <w:rPr>
          <w:i/>
          <w:iCs/>
        </w:rPr>
        <w:t>,</w:t>
      </w:r>
      <w:r>
        <w:rPr>
          <w:i/>
          <w:iCs/>
        </w:rPr>
        <w:t xml:space="preserve"> the digital solution landscape is quite abstract for </w:t>
      </w:r>
      <w:r w:rsidR="00AD35E1">
        <w:rPr>
          <w:i/>
          <w:iCs/>
        </w:rPr>
        <w:t>me,</w:t>
      </w:r>
      <w:r w:rsidR="00D07E99">
        <w:rPr>
          <w:i/>
          <w:iCs/>
        </w:rPr>
        <w:t xml:space="preserve"> and I don’t get how any of it fits together</w:t>
      </w:r>
      <w:r w:rsidR="00543966">
        <w:rPr>
          <w:i/>
          <w:iCs/>
        </w:rPr>
        <w:t>. This</w:t>
      </w:r>
      <w:r>
        <w:rPr>
          <w:i/>
          <w:iCs/>
        </w:rPr>
        <w:t xml:space="preserve"> really </w:t>
      </w:r>
      <w:r w:rsidR="00543966">
        <w:rPr>
          <w:i/>
          <w:iCs/>
        </w:rPr>
        <w:t>makes</w:t>
      </w:r>
      <w:r>
        <w:rPr>
          <w:i/>
          <w:iCs/>
        </w:rPr>
        <w:t xml:space="preserve"> it concrete.</w:t>
      </w:r>
      <w:r>
        <w:t>”.</w:t>
      </w:r>
    </w:p>
    <w:p w14:paraId="075204A5" w14:textId="5CAA3821" w:rsidR="00CD6D30" w:rsidRDefault="00CD6D30" w:rsidP="00842AF1">
      <w:r>
        <w:lastRenderedPageBreak/>
        <w:t xml:space="preserve">Some of the issues brought up by </w:t>
      </w:r>
      <w:r w:rsidR="00543966">
        <w:t>users</w:t>
      </w:r>
      <w:r>
        <w:t xml:space="preserve"> through testing </w:t>
      </w:r>
      <w:r w:rsidR="00543966">
        <w:t>were</w:t>
      </w:r>
      <w:r>
        <w:t xml:space="preserve"> not, for example</w:t>
      </w:r>
      <w:r w:rsidR="00543966">
        <w:t>,</w:t>
      </w:r>
      <w:r>
        <w:t xml:space="preserve"> the visual aesthetics, completely unsurprising</w:t>
      </w:r>
      <w:r w:rsidR="00543966">
        <w:t>,</w:t>
      </w:r>
      <w:r>
        <w:t xml:space="preserve"> which prompted a visual redesign borrowing inspiration from the technical sketches developed “between” prototype iterations. Note that the main difference between Gen 1 and Gen 2 is visual</w:t>
      </w:r>
      <w:r w:rsidR="00543966">
        <w:t>,</w:t>
      </w:r>
      <w:r>
        <w:t xml:space="preserve"> with similar filtering interactions. Therefore, when approaching the first round of user tests with end users</w:t>
      </w:r>
      <w:r w:rsidR="00543966">
        <w:t xml:space="preserve">, I was prepared to constructively meet the users’ feedback </w:t>
      </w:r>
      <w:r>
        <w:t xml:space="preserve">with sketches prepared in advance. This allowed </w:t>
      </w:r>
      <w:r w:rsidR="00543966">
        <w:t>the user and I</w:t>
      </w:r>
      <w:r>
        <w:t xml:space="preserve"> to discuss the prototype with the sketch as a “canvas” for ideation.</w:t>
      </w:r>
    </w:p>
    <w:p w14:paraId="47F09902" w14:textId="77777777" w:rsidR="00157AD0" w:rsidRDefault="00E05D68" w:rsidP="00157AD0">
      <w:pPr>
        <w:keepNext/>
        <w:jc w:val="center"/>
      </w:pPr>
      <w:r>
        <w:rPr>
          <w:noProof/>
        </w:rPr>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4A67F26F" w:rsidR="00E05D68" w:rsidRDefault="00157AD0" w:rsidP="00157AD0">
      <w:pPr>
        <w:pStyle w:val="Caption"/>
        <w:jc w:val="center"/>
      </w:pPr>
      <w:bookmarkStart w:id="75" w:name="_Ref133499799"/>
      <w:r>
        <w:t xml:space="preserve">Figure </w:t>
      </w:r>
      <w:r>
        <w:fldChar w:fldCharType="begin"/>
      </w:r>
      <w:r>
        <w:instrText xml:space="preserve"> SEQ Figure \* ARABIC </w:instrText>
      </w:r>
      <w:r>
        <w:fldChar w:fldCharType="separate"/>
      </w:r>
      <w:r w:rsidR="00603BBE">
        <w:rPr>
          <w:noProof/>
        </w:rPr>
        <w:t>7</w:t>
      </w:r>
      <w:r>
        <w:fldChar w:fldCharType="end"/>
      </w:r>
      <w:bookmarkEnd w:id="75"/>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021F5AC9" w:rsidR="00B7713D" w:rsidRDefault="00B7713D" w:rsidP="00B7713D">
      <w:r>
        <w:t>After the first round of user testing</w:t>
      </w:r>
      <w:r w:rsidR="00543966">
        <w:t>,</w:t>
      </w:r>
      <w:r>
        <w:t xml:space="preserve"> further technical and visual iterations were done to arrive at the final iteration of </w:t>
      </w:r>
      <w:r>
        <w:rPr>
          <w:i/>
          <w:iCs/>
        </w:rPr>
        <w:t>Gen 2</w:t>
      </w:r>
      <w:r>
        <w:t xml:space="preserve">. The user feedback in this session still involved some </w:t>
      </w:r>
      <w:r w:rsidR="00543966">
        <w:t>aesthetic discussions but focused</w:t>
      </w:r>
      <w:r>
        <w:t xml:space="preserve"> more on interactions and user flow.</w:t>
      </w:r>
    </w:p>
    <w:p w14:paraId="55CA27B9" w14:textId="4BFAE186" w:rsidR="00DB1CFF" w:rsidRDefault="00B7713D" w:rsidP="00B7713D">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w:t>
      </w:r>
      <w:r w:rsidR="00543966">
        <w:t>them</w:t>
      </w:r>
      <w:r>
        <w:t xml:space="preserve"> to. </w:t>
      </w:r>
      <w:r w:rsidR="009D2D61">
        <w:t>Similarly,</w:t>
      </w:r>
      <w:r>
        <w:t xml:space="preserve"> </w:t>
      </w:r>
      <w:r w:rsidR="00543966">
        <w:t>from the point of</w:t>
      </w:r>
      <w:r>
        <w:t xml:space="preserve"> accessibility</w:t>
      </w:r>
      <w:r w:rsidR="00543966">
        <w:t>,</w:t>
      </w:r>
      <w:r>
        <w:t xml:space="preserve">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w:t>
      </w:r>
      <w:r w:rsidR="00543966">
        <w:t>much</w:t>
      </w:r>
      <w:r w:rsidR="00DB1CFF">
        <w:t xml:space="preserve"> visual noise</w:t>
      </w:r>
      <w:r w:rsidR="00543966">
        <w:t>,</w:t>
      </w:r>
      <w:r w:rsidR="00DB1CFF">
        <w:t xml:space="preserve"> </w:t>
      </w:r>
      <w:r w:rsidR="00543966">
        <w:t>distracting</w:t>
      </w:r>
      <w:r w:rsidR="00DB1CFF">
        <w:t xml:space="preserve"> from the intended user flow.</w:t>
      </w:r>
    </w:p>
    <w:p w14:paraId="237DD2D7" w14:textId="4FD09AD5" w:rsidR="00B00925" w:rsidRDefault="000832D7" w:rsidP="00B7713D">
      <w:r>
        <w:t xml:space="preserve">To address earlier feedback about data flow, </w:t>
      </w:r>
      <w:r w:rsidR="00912B44">
        <w:t>Gen 2</w:t>
      </w:r>
      <w:r>
        <w:t xml:space="preserve"> implemented a particle system </w:t>
      </w:r>
      <w:r w:rsidR="00543966">
        <w:t>that visualised the data flow</w:t>
      </w:r>
      <w:r w:rsidR="00912B44">
        <w:t xml:space="preserve">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w:t>
      </w:r>
      <w:r w:rsidR="00F72F1C">
        <w:lastRenderedPageBreak/>
        <w:t>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7A8EC023" w:rsidR="009F000E" w:rsidRDefault="009F000E" w:rsidP="00B7713D">
      <w:r>
        <w:t>As each prototype got iterated upon and became more detailed, so did the feedback. Some user feedback regarded bugs in the prototype</w:t>
      </w:r>
      <w:r w:rsidR="00543966">
        <w:t>,</w:t>
      </w:r>
      <w:r>
        <w:t xml:space="preserve"> which </w:t>
      </w:r>
      <w:r w:rsidR="00543966">
        <w:t>was</w:t>
      </w:r>
      <w:r>
        <w:t xml:space="preserve"> a limitation of my proficiency in programming. However, at this level of fidelity</w:t>
      </w:r>
      <w:r w:rsidR="00543966">
        <w:t>,</w:t>
      </w:r>
      <w:r>
        <w:t xml:space="preserve"> discussions regarding the interactions no longer lingered on basics or </w:t>
      </w:r>
      <w:r w:rsidR="00543966">
        <w:t>bugs</w:t>
      </w:r>
      <w:r>
        <w:t xml:space="preserve"> but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xml:space="preserve">, a way to edit/ add solutions, the ability to “favourite” solutions, and other </w:t>
      </w:r>
      <w:r w:rsidR="00543966">
        <w:t>data-specific</w:t>
      </w:r>
      <w:r w:rsidR="00425476">
        <w:t xml:space="preserve"> requests.</w:t>
      </w:r>
    </w:p>
    <w:p w14:paraId="5D632148" w14:textId="75F069C0" w:rsidR="00A30C54" w:rsidRPr="00633611" w:rsidRDefault="00A30C54" w:rsidP="00A30C54">
      <w:pPr>
        <w:pStyle w:val="ListParagraph"/>
        <w:numPr>
          <w:ilvl w:val="0"/>
          <w:numId w:val="5"/>
        </w:numPr>
        <w:rPr>
          <w:highlight w:val="yellow"/>
        </w:rPr>
      </w:pPr>
      <w:proofErr w:type="spellStart"/>
      <w:r w:rsidRPr="00633611">
        <w:rPr>
          <w:highlight w:val="yellow"/>
        </w:rPr>
        <w:t>Fattas</w:t>
      </w:r>
      <w:proofErr w:type="spellEnd"/>
      <w:r w:rsidRPr="00633611">
        <w:rPr>
          <w:highlight w:val="yellow"/>
        </w:rPr>
        <w:t xml:space="preserve"> det </w:t>
      </w:r>
      <w:proofErr w:type="spellStart"/>
      <w:r w:rsidRPr="00633611">
        <w:rPr>
          <w:highlight w:val="yellow"/>
        </w:rPr>
        <w:t>något</w:t>
      </w:r>
      <w:proofErr w:type="spellEnd"/>
      <w:r w:rsidRPr="00633611">
        <w:rPr>
          <w:highlight w:val="yellow"/>
        </w:rPr>
        <w:t xml:space="preserve"> </w:t>
      </w:r>
      <w:proofErr w:type="spellStart"/>
      <w:r w:rsidRPr="00633611">
        <w:rPr>
          <w:highlight w:val="yellow"/>
        </w:rPr>
        <w:t>här</w:t>
      </w:r>
      <w:proofErr w:type="spellEnd"/>
      <w:r w:rsidRPr="00633611">
        <w:rPr>
          <w:highlight w:val="yellow"/>
        </w:rPr>
        <w:t>?</w:t>
      </w:r>
    </w:p>
    <w:p w14:paraId="74E8955B" w14:textId="77777777" w:rsidR="009D2D61" w:rsidRDefault="009D2D61" w:rsidP="009D2D61">
      <w:pPr>
        <w:keepNext/>
        <w:jc w:val="center"/>
      </w:pPr>
      <w:r>
        <w:rPr>
          <w:noProof/>
        </w:rPr>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3A1E9DDA" w:rsidR="00B7713D" w:rsidRPr="00B7713D" w:rsidRDefault="009D2D61" w:rsidP="00A30C54">
      <w:pPr>
        <w:pStyle w:val="Caption"/>
        <w:jc w:val="center"/>
      </w:pPr>
      <w:bookmarkStart w:id="76" w:name="_Ref133499807"/>
      <w:r>
        <w:t xml:space="preserve">Figure </w:t>
      </w:r>
      <w:r>
        <w:fldChar w:fldCharType="begin"/>
      </w:r>
      <w:r>
        <w:instrText xml:space="preserve"> SEQ Figure \* ARABIC </w:instrText>
      </w:r>
      <w:r>
        <w:fldChar w:fldCharType="separate"/>
      </w:r>
      <w:r w:rsidR="00603BBE">
        <w:rPr>
          <w:noProof/>
        </w:rPr>
        <w:t>8</w:t>
      </w:r>
      <w:r>
        <w:fldChar w:fldCharType="end"/>
      </w:r>
      <w:bookmarkEnd w:id="76"/>
      <w:r>
        <w:t>. Filter and detail states of each prototype iteration.</w:t>
      </w:r>
    </w:p>
    <w:p w14:paraId="5609A04C" w14:textId="5C68B0F9" w:rsidR="00E05D68" w:rsidRDefault="00425476" w:rsidP="00425476">
      <w:pPr>
        <w:pStyle w:val="Heading4"/>
        <w:rPr>
          <w:lang w:val="sv-SE"/>
        </w:rPr>
      </w:pPr>
      <w:r>
        <w:rPr>
          <w:lang w:val="sv-SE"/>
        </w:rPr>
        <w:t>Implementation Gen 4</w:t>
      </w:r>
    </w:p>
    <w:p w14:paraId="10B5B482" w14:textId="07B1BECD" w:rsidR="00B16A13" w:rsidRPr="00B16A13" w:rsidRDefault="00B16A13" w:rsidP="00B16A13">
      <w:pPr>
        <w:rPr>
          <w:lang w:val="en-US"/>
        </w:rPr>
      </w:pPr>
      <w:r w:rsidRPr="00B16A13">
        <w:rPr>
          <w:lang w:val="en-US"/>
        </w:rPr>
        <w:t>Consolidating feedback from</w:t>
      </w:r>
      <w:r>
        <w:rPr>
          <w:lang w:val="en-US"/>
        </w:rPr>
        <w:t xml:space="preserve"> all</w:t>
      </w:r>
      <w:r w:rsidRPr="00B16A13">
        <w:rPr>
          <w:lang w:val="en-US"/>
        </w:rPr>
        <w:t xml:space="preserve"> user tests</w:t>
      </w:r>
      <w:r>
        <w:rPr>
          <w:lang w:val="en-US"/>
        </w:rPr>
        <w:t xml:space="preserve"> </w:t>
      </w:r>
      <w:r w:rsidR="00D96929">
        <w:rPr>
          <w:lang w:val="en-US"/>
        </w:rPr>
        <w:t xml:space="preserve">that had not been implemented and </w:t>
      </w:r>
      <w:proofErr w:type="spellStart"/>
      <w:r w:rsidR="00D96929">
        <w:rPr>
          <w:lang w:val="en-US"/>
        </w:rPr>
        <w:t>organising</w:t>
      </w:r>
      <w:proofErr w:type="spellEnd"/>
      <w:r w:rsidR="00D96929">
        <w:rPr>
          <w:lang w:val="en-US"/>
        </w:rPr>
        <w:t xml:space="preserve"> them according to implementation viability, a final prototype generation</w:t>
      </w:r>
      <w:r>
        <w:rPr>
          <w:lang w:val="en-US"/>
        </w:rPr>
        <w:t xml:space="preserve"> could be iterated to be presented as the final proof of concept to stakeholders.</w:t>
      </w:r>
      <w:r w:rsidR="00EE7404">
        <w:rPr>
          <w:lang w:val="en-US"/>
        </w:rPr>
        <w:t xml:space="preserve"> A more detailed account of the final prototype will be in the discussion.</w:t>
      </w:r>
    </w:p>
    <w:p w14:paraId="4999E1A4" w14:textId="20065C14" w:rsidR="00633611" w:rsidRPr="00816323" w:rsidRDefault="00633611" w:rsidP="00633611">
      <w:pPr>
        <w:pStyle w:val="Heading4"/>
      </w:pPr>
      <w:r w:rsidRPr="00816323">
        <w:t>Figma prototypes</w:t>
      </w:r>
    </w:p>
    <w:p w14:paraId="7E2A569F" w14:textId="331EC7BC" w:rsidR="007A3B66" w:rsidRDefault="001F2C83" w:rsidP="001F2C83">
      <w:r w:rsidRPr="008962DA">
        <w:t xml:space="preserve">As previously discussed, in addition to the implementation prototypes, several visual concepts were designed in Figma to show </w:t>
      </w:r>
      <w:r w:rsidR="00D96929">
        <w:t>impractical concepts</w:t>
      </w:r>
      <w:r w:rsidRPr="008962DA">
        <w:t xml:space="preserve"> to implement through code</w:t>
      </w:r>
      <w:r w:rsidR="008962DA" w:rsidRPr="008962DA">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8962DA" w:rsidRPr="008962DA">
        <w:t>)</w:t>
      </w:r>
      <w:r w:rsidRPr="008962DA">
        <w:t>.</w:t>
      </w:r>
      <w:r w:rsidR="008962DA" w:rsidRPr="008962DA">
        <w:t xml:space="preserve"> These were shown and discussed simultaneously with th</w:t>
      </w:r>
      <w:r w:rsidR="008962DA">
        <w:t>e implementation prototypes</w:t>
      </w:r>
      <w:r w:rsidR="00D96929">
        <w:t>,</w:t>
      </w:r>
      <w:r w:rsidR="008962DA">
        <w:t xml:space="preserve"> and the results are intertwined with those of the implementation prototypes.</w:t>
      </w:r>
      <w:r w:rsidR="007A3B66">
        <w:t xml:space="preserve"> In general</w:t>
      </w:r>
      <w:r w:rsidR="00AF25F1">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AF25F1">
        <w:t>, pictures 1-5)</w:t>
      </w:r>
      <w:r w:rsidR="007A3B66">
        <w:t>:</w:t>
      </w:r>
    </w:p>
    <w:p w14:paraId="3DD156FA" w14:textId="77777777" w:rsidR="00A2733F" w:rsidRDefault="00A2733F" w:rsidP="00A2733F">
      <w:pPr>
        <w:keepNext/>
        <w:jc w:val="center"/>
      </w:pPr>
      <w:r>
        <w:rPr>
          <w:noProof/>
          <w:lang w:val="en-US"/>
        </w:rPr>
        <w:lastRenderedPageBreak/>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6F6FA39E" w:rsidR="00A2733F" w:rsidRPr="00A2733F" w:rsidRDefault="00A2733F" w:rsidP="00A2733F">
      <w:pPr>
        <w:pStyle w:val="Caption"/>
        <w:jc w:val="center"/>
        <w:rPr>
          <w:lang w:val="en-US"/>
        </w:rPr>
      </w:pPr>
      <w:bookmarkStart w:id="77" w:name="_Ref133499820"/>
      <w:r>
        <w:t xml:space="preserve">Figure </w:t>
      </w:r>
      <w:r>
        <w:fldChar w:fldCharType="begin"/>
      </w:r>
      <w:r>
        <w:instrText xml:space="preserve"> SEQ Figure \* ARABIC </w:instrText>
      </w:r>
      <w:r>
        <w:fldChar w:fldCharType="separate"/>
      </w:r>
      <w:r w:rsidR="00603BBE">
        <w:rPr>
          <w:noProof/>
        </w:rPr>
        <w:t>9</w:t>
      </w:r>
      <w:r>
        <w:fldChar w:fldCharType="end"/>
      </w:r>
      <w:bookmarkEnd w:id="77"/>
      <w:r>
        <w:t>. Visual Figma prototypes. (1) Area’s overlapping selection, (2) Process selection, (3) User overlap, (4) Manual editing of solutions, (5) Solution changes over time, future/past</w:t>
      </w:r>
    </w:p>
    <w:p w14:paraId="15C09D4D" w14:textId="0ED2FFEE" w:rsidR="001F2C83" w:rsidRDefault="007A3B66" w:rsidP="007A3B66">
      <w:pPr>
        <w:pStyle w:val="ListParagraph"/>
        <w:numPr>
          <w:ilvl w:val="0"/>
          <w:numId w:val="29"/>
        </w:numPr>
      </w:pPr>
      <w:r>
        <w:t>User conceptually liked the idea of visualising area overlap with a literal-coloured area. However, in the way implemented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04EE9DE8" w:rsidR="00F975D2" w:rsidRDefault="00AF25F1" w:rsidP="007A3B66">
      <w:pPr>
        <w:pStyle w:val="ListParagraph"/>
        <w:numPr>
          <w:ilvl w:val="0"/>
          <w:numId w:val="29"/>
        </w:numPr>
      </w:pPr>
      <w:r>
        <w:t xml:space="preserve">A common </w:t>
      </w:r>
      <w:r w:rsidR="00CE7F7A">
        <w:t xml:space="preserve">workflow </w:t>
      </w:r>
      <w:proofErr w:type="gramStart"/>
      <w:r w:rsidR="00CE7F7A">
        <w:t>need</w:t>
      </w:r>
      <w:proofErr w:type="gramEnd"/>
      <w:r w:rsidR="00CE7F7A">
        <w:t xml:space="preserve"> for designers </w:t>
      </w:r>
      <w:r>
        <w:t xml:space="preserve">when approaching new solutions is </w:t>
      </w:r>
      <w:r w:rsidR="00CE7F7A">
        <w:t>understanding</w:t>
      </w:r>
      <w:r>
        <w:t xml:space="preserve"> what users are active there and what they do. Users </w:t>
      </w:r>
      <w:r w:rsidR="00CE7F7A">
        <w:t>understood the distinctions and overlapping users in the example, 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lastRenderedPageBreak/>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1BA6C9D2" w:rsidR="000505CE" w:rsidRPr="008962DA" w:rsidRDefault="000505CE" w:rsidP="000505CE">
      <w:pPr>
        <w:pStyle w:val="Heading1"/>
      </w:pPr>
      <w:bookmarkStart w:id="78" w:name="_Toc134008101"/>
      <w:proofErr w:type="spellStart"/>
      <w:r>
        <w:t>Proof</w:t>
      </w:r>
      <w:proofErr w:type="spellEnd"/>
      <w:r>
        <w:t xml:space="preserve"> </w:t>
      </w:r>
      <w:proofErr w:type="spellStart"/>
      <w:r>
        <w:t>of</w:t>
      </w:r>
      <w:proofErr w:type="spellEnd"/>
      <w:r>
        <w:t xml:space="preserve"> </w:t>
      </w:r>
      <w:proofErr w:type="spellStart"/>
      <w:r>
        <w:t>Concept</w:t>
      </w:r>
      <w:bookmarkEnd w:id="78"/>
      <w:proofErr w:type="spellEnd"/>
    </w:p>
    <w:p w14:paraId="691DCBB6" w14:textId="77777777" w:rsidR="009B2C81" w:rsidRDefault="00DA536C" w:rsidP="009B2C81">
      <w:pPr>
        <w:pStyle w:val="Heading1"/>
        <w:rPr>
          <w:lang w:val="en-GB"/>
        </w:rPr>
      </w:pPr>
      <w:bookmarkStart w:id="79" w:name="_Toc134008102"/>
      <w:r w:rsidRPr="00151665">
        <w:rPr>
          <w:lang w:val="en-GB"/>
        </w:rPr>
        <w:t>Discussion</w:t>
      </w:r>
      <w:bookmarkEnd w:id="79"/>
    </w:p>
    <w:p w14:paraId="4B5F15B3" w14:textId="0D1A57C2" w:rsidR="009724DF" w:rsidRPr="00892553" w:rsidRDefault="009724DF" w:rsidP="009724DF">
      <w:pPr>
        <w:pStyle w:val="Heading2"/>
        <w:rPr>
          <w:lang w:val="en-GB"/>
        </w:rPr>
      </w:pPr>
      <w:bookmarkStart w:id="80" w:name="_Toc134008103"/>
      <w:r w:rsidRPr="00892553">
        <w:rPr>
          <w:lang w:val="en-GB"/>
        </w:rPr>
        <w:t>The prototype</w:t>
      </w:r>
      <w:bookmarkEnd w:id="80"/>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lastRenderedPageBreak/>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lastRenderedPageBreak/>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forese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81" w:name="_Toc134008104"/>
      <w:r w:rsidRPr="00151665">
        <w:rPr>
          <w:lang w:val="en-GB"/>
        </w:rPr>
        <w:t>Conclusion</w:t>
      </w:r>
      <w:bookmarkEnd w:id="81"/>
    </w:p>
    <w:p w14:paraId="6983302E" w14:textId="6A971748" w:rsidR="00B7308E" w:rsidRPr="00151665" w:rsidRDefault="00B7308E" w:rsidP="00013067">
      <w:pPr>
        <w:pStyle w:val="Heading1"/>
        <w:rPr>
          <w:lang w:val="en-GB"/>
        </w:rPr>
      </w:pPr>
      <w:bookmarkStart w:id="82" w:name="_Toc134008105"/>
      <w:r w:rsidRPr="00151665">
        <w:rPr>
          <w:lang w:val="en-GB"/>
        </w:rPr>
        <w:t>References</w:t>
      </w:r>
      <w:bookmarkEnd w:id="82"/>
    </w:p>
    <w:p w14:paraId="2FC5DE51" w14:textId="77777777" w:rsidR="005371BF" w:rsidRPr="005371BF" w:rsidRDefault="00ED4E45" w:rsidP="005371BF">
      <w:pPr>
        <w:pStyle w:val="Bibliography"/>
      </w:pPr>
      <w:r>
        <w:fldChar w:fldCharType="begin"/>
      </w:r>
      <w:r w:rsidR="002D16BF">
        <w:instrText xml:space="preserve"> ADDIN ZOTERO_BIBL {"uncited":[],"omitted":[],"custom":[]} CSL_BIBLIOGRAPHY </w:instrText>
      </w:r>
      <w:r>
        <w:fldChar w:fldCharType="separate"/>
      </w:r>
      <w:proofErr w:type="spellStart"/>
      <w:r w:rsidR="005371BF" w:rsidRPr="005371BF">
        <w:t>Abras</w:t>
      </w:r>
      <w:proofErr w:type="spellEnd"/>
      <w:r w:rsidR="005371BF" w:rsidRPr="005371BF">
        <w:t>, C., Maloney-</w:t>
      </w:r>
      <w:proofErr w:type="spellStart"/>
      <w:r w:rsidR="005371BF" w:rsidRPr="005371BF">
        <w:t>Krichmar</w:t>
      </w:r>
      <w:proofErr w:type="spellEnd"/>
      <w:r w:rsidR="005371BF" w:rsidRPr="005371BF">
        <w:t xml:space="preserve">, D., &amp; </w:t>
      </w:r>
      <w:proofErr w:type="spellStart"/>
      <w:r w:rsidR="005371BF" w:rsidRPr="005371BF">
        <w:t>Preece</w:t>
      </w:r>
      <w:proofErr w:type="spellEnd"/>
      <w:r w:rsidR="005371BF" w:rsidRPr="005371BF">
        <w:t>, J. (2004). User-</w:t>
      </w:r>
      <w:proofErr w:type="spellStart"/>
      <w:r w:rsidR="005371BF" w:rsidRPr="005371BF">
        <w:t>Centered</w:t>
      </w:r>
      <w:proofErr w:type="spellEnd"/>
      <w:r w:rsidR="005371BF" w:rsidRPr="005371BF">
        <w:t xml:space="preserve"> Design. </w:t>
      </w:r>
      <w:proofErr w:type="spellStart"/>
      <w:r w:rsidR="005371BF" w:rsidRPr="005371BF">
        <w:rPr>
          <w:i/>
          <w:iCs/>
        </w:rPr>
        <w:t>Encyclopedia</w:t>
      </w:r>
      <w:proofErr w:type="spellEnd"/>
      <w:r w:rsidR="005371BF" w:rsidRPr="005371BF">
        <w:rPr>
          <w:i/>
          <w:iCs/>
        </w:rPr>
        <w:t xml:space="preserve"> of Human-Computer Interaction</w:t>
      </w:r>
      <w:r w:rsidR="005371BF" w:rsidRPr="005371BF">
        <w:t>, 14.</w:t>
      </w:r>
    </w:p>
    <w:p w14:paraId="54EEA3A3" w14:textId="77777777" w:rsidR="005371BF" w:rsidRPr="005371BF" w:rsidRDefault="005371BF" w:rsidP="005371BF">
      <w:pPr>
        <w:pStyle w:val="Bibliography"/>
      </w:pPr>
      <w:r w:rsidRPr="005371BF">
        <w:t xml:space="preserve">Andrienko, G., Andrienko, N., Drucker, S. M., Fekete, J.-D., Fisher, D., </w:t>
      </w:r>
      <w:proofErr w:type="spellStart"/>
      <w:r w:rsidRPr="005371BF">
        <w:t>Idreos</w:t>
      </w:r>
      <w:proofErr w:type="spellEnd"/>
      <w:r w:rsidRPr="005371BF">
        <w:t xml:space="preserve">, S., Kraska, T., Li, G., Ma, K.-L., Mackinlay, J. D., Oulasvirta, A., Schreck, T., </w:t>
      </w:r>
      <w:proofErr w:type="spellStart"/>
      <w:r w:rsidRPr="005371BF">
        <w:t>Schmann</w:t>
      </w:r>
      <w:proofErr w:type="spellEnd"/>
      <w:r w:rsidRPr="005371BF">
        <w:t xml:space="preserve">, H., </w:t>
      </w:r>
      <w:proofErr w:type="spellStart"/>
      <w:r w:rsidRPr="005371BF">
        <w:t>Stonebraker</w:t>
      </w:r>
      <w:proofErr w:type="spellEnd"/>
      <w:r w:rsidRPr="005371BF">
        <w:t xml:space="preserve">, M., Auber, D., </w:t>
      </w:r>
      <w:proofErr w:type="spellStart"/>
      <w:r w:rsidRPr="005371BF">
        <w:t>Bikakis</w:t>
      </w:r>
      <w:proofErr w:type="spellEnd"/>
      <w:r w:rsidRPr="005371BF">
        <w:t xml:space="preserve">, N., </w:t>
      </w:r>
      <w:proofErr w:type="spellStart"/>
      <w:r w:rsidRPr="005371BF">
        <w:t>Chrysanthis</w:t>
      </w:r>
      <w:proofErr w:type="spellEnd"/>
      <w:r w:rsidRPr="005371BF">
        <w:t xml:space="preserve">, P. K., </w:t>
      </w:r>
      <w:proofErr w:type="spellStart"/>
      <w:r w:rsidRPr="005371BF">
        <w:t>Papastefanatos</w:t>
      </w:r>
      <w:proofErr w:type="spellEnd"/>
      <w:r w:rsidRPr="005371BF">
        <w:t xml:space="preserve">, G., &amp; Sharaf, M. A. (2020, March 30). </w:t>
      </w:r>
      <w:r w:rsidRPr="005371BF">
        <w:rPr>
          <w:i/>
          <w:iCs/>
        </w:rPr>
        <w:t>Big Data Visualization and Analytics: Future Research Challenges and Emerging Applications</w:t>
      </w:r>
      <w:r w:rsidRPr="005371BF">
        <w:t xml:space="preserve">. </w:t>
      </w:r>
      <w:proofErr w:type="spellStart"/>
      <w:r w:rsidRPr="005371BF">
        <w:t>BigVis</w:t>
      </w:r>
      <w:proofErr w:type="spellEnd"/>
      <w:r w:rsidRPr="005371BF">
        <w:t xml:space="preserve"> 2020: Big Data Visual Exploration and Analytics. https://hal.inria.fr/hal-02568845</w:t>
      </w:r>
    </w:p>
    <w:p w14:paraId="620898BA" w14:textId="77777777" w:rsidR="005371BF" w:rsidRPr="005371BF" w:rsidRDefault="005371BF" w:rsidP="005371BF">
      <w:pPr>
        <w:pStyle w:val="Bibliography"/>
      </w:pPr>
      <w:r w:rsidRPr="005371BF">
        <w:lastRenderedPageBreak/>
        <w:t xml:space="preserve">Asturiano, V. (2023). </w:t>
      </w:r>
      <w:r w:rsidRPr="005371BF">
        <w:rPr>
          <w:i/>
          <w:iCs/>
        </w:rPr>
        <w:t>Force-graph</w:t>
      </w:r>
      <w:r w:rsidRPr="005371BF">
        <w:t xml:space="preserve"> [JavaScript]. https://github.com/vasturiano/force-graph (Original work published 2018)</w:t>
      </w:r>
    </w:p>
    <w:p w14:paraId="7ED802B7" w14:textId="77777777" w:rsidR="005371BF" w:rsidRPr="005371BF" w:rsidRDefault="005371BF" w:rsidP="005371BF">
      <w:pPr>
        <w:pStyle w:val="Bibliography"/>
      </w:pPr>
      <w:proofErr w:type="spellStart"/>
      <w:r w:rsidRPr="005371BF">
        <w:t>Bertin</w:t>
      </w:r>
      <w:proofErr w:type="spellEnd"/>
      <w:r w:rsidRPr="005371BF">
        <w:t xml:space="preserve">, J., &amp; </w:t>
      </w:r>
      <w:proofErr w:type="spellStart"/>
      <w:r w:rsidRPr="005371BF">
        <w:t>Barbut</w:t>
      </w:r>
      <w:proofErr w:type="spellEnd"/>
      <w:r w:rsidRPr="005371BF">
        <w:t xml:space="preserve">, M. (1968). </w:t>
      </w:r>
      <w:proofErr w:type="spellStart"/>
      <w:r w:rsidRPr="005371BF">
        <w:rPr>
          <w:i/>
          <w:iCs/>
        </w:rPr>
        <w:t>Sémiologie</w:t>
      </w:r>
      <w:proofErr w:type="spellEnd"/>
      <w:r w:rsidRPr="005371BF">
        <w:rPr>
          <w:i/>
          <w:iCs/>
        </w:rPr>
        <w:t xml:space="preserve"> </w:t>
      </w:r>
      <w:proofErr w:type="spellStart"/>
      <w:r w:rsidRPr="005371BF">
        <w:rPr>
          <w:i/>
          <w:iCs/>
        </w:rPr>
        <w:t>graphique</w:t>
      </w:r>
      <w:proofErr w:type="spellEnd"/>
      <w:r w:rsidRPr="005371BF">
        <w:rPr>
          <w:i/>
          <w:iCs/>
        </w:rPr>
        <w:t xml:space="preserve">: Les </w:t>
      </w:r>
      <w:proofErr w:type="spellStart"/>
      <w:r w:rsidRPr="005371BF">
        <w:rPr>
          <w:i/>
          <w:iCs/>
        </w:rPr>
        <w:t>diagrammes</w:t>
      </w:r>
      <w:proofErr w:type="spellEnd"/>
      <w:r w:rsidRPr="005371BF">
        <w:rPr>
          <w:i/>
          <w:iCs/>
        </w:rPr>
        <w:t xml:space="preserve">, les </w:t>
      </w:r>
      <w:proofErr w:type="spellStart"/>
      <w:r w:rsidRPr="005371BF">
        <w:rPr>
          <w:i/>
          <w:iCs/>
        </w:rPr>
        <w:t>réseaux</w:t>
      </w:r>
      <w:proofErr w:type="spellEnd"/>
      <w:r w:rsidRPr="005371BF">
        <w:rPr>
          <w:i/>
          <w:iCs/>
        </w:rPr>
        <w:t xml:space="preserve">, les </w:t>
      </w:r>
      <w:proofErr w:type="spellStart"/>
      <w:r w:rsidRPr="005371BF">
        <w:rPr>
          <w:i/>
          <w:iCs/>
        </w:rPr>
        <w:t>cartes</w:t>
      </w:r>
      <w:proofErr w:type="spellEnd"/>
      <w:r w:rsidRPr="005371BF">
        <w:t>. La Haye, Mouton.</w:t>
      </w:r>
    </w:p>
    <w:p w14:paraId="3FED1CF1" w14:textId="77777777" w:rsidR="005371BF" w:rsidRPr="005371BF" w:rsidRDefault="005371BF" w:rsidP="005371BF">
      <w:pPr>
        <w:pStyle w:val="Bibliography"/>
      </w:pPr>
      <w:r w:rsidRPr="005371BF">
        <w:t xml:space="preserve">Bostock, M. (n.d.). </w:t>
      </w:r>
      <w:r w:rsidRPr="005371BF">
        <w:rPr>
          <w:i/>
          <w:iCs/>
        </w:rPr>
        <w:t>D3.js—Data-Driven Documents</w:t>
      </w:r>
      <w:r w:rsidRPr="005371BF">
        <w:t xml:space="preserve">. Retrieved 12 April 2023, from </w:t>
      </w:r>
      <w:proofErr w:type="gramStart"/>
      <w:r w:rsidRPr="005371BF">
        <w:t>https://d3js.org/</w:t>
      </w:r>
      <w:proofErr w:type="gramEnd"/>
    </w:p>
    <w:p w14:paraId="067C2A23" w14:textId="77777777" w:rsidR="005371BF" w:rsidRPr="005371BF" w:rsidRDefault="005371BF" w:rsidP="005371BF">
      <w:pPr>
        <w:pStyle w:val="Bibliography"/>
      </w:pPr>
      <w:r w:rsidRPr="005371BF">
        <w:rPr>
          <w:lang w:val="sv-SE"/>
        </w:rPr>
        <w:t xml:space="preserve">Brinkmann, S., Jacobsen, M. H., &amp; Kristiansen, S. (2014). </w:t>
      </w:r>
      <w:r w:rsidRPr="005371BF">
        <w:t xml:space="preserve">Historical Overview of Qualitative Research in the Social Sciences. In </w:t>
      </w:r>
      <w:r w:rsidRPr="005371BF">
        <w:rPr>
          <w:i/>
          <w:iCs/>
        </w:rPr>
        <w:t>Historical Overview of Qualitative Research in the Social Sciences</w:t>
      </w:r>
      <w:r w:rsidRPr="005371BF">
        <w:t>.</w:t>
      </w:r>
    </w:p>
    <w:p w14:paraId="6469395C" w14:textId="77777777" w:rsidR="005371BF" w:rsidRPr="005371BF" w:rsidRDefault="005371BF" w:rsidP="005371BF">
      <w:pPr>
        <w:pStyle w:val="Bibliography"/>
      </w:pPr>
      <w:r w:rsidRPr="005371BF">
        <w:t xml:space="preserve">Buxton, W. (2007). </w:t>
      </w:r>
      <w:r w:rsidRPr="005371BF">
        <w:rPr>
          <w:i/>
          <w:iCs/>
        </w:rPr>
        <w:t>Sketching user experiences: Getting the design right and the right design</w:t>
      </w:r>
      <w:r w:rsidRPr="005371BF">
        <w:t>. Elsevier/Morgan Kaufmann.</w:t>
      </w:r>
    </w:p>
    <w:p w14:paraId="33CA648D" w14:textId="77777777" w:rsidR="005371BF" w:rsidRPr="005371BF" w:rsidRDefault="005371BF" w:rsidP="005371BF">
      <w:pPr>
        <w:pStyle w:val="Bibliography"/>
      </w:pPr>
      <w:r w:rsidRPr="005371BF">
        <w:rPr>
          <w:i/>
          <w:iCs/>
        </w:rPr>
        <w:t>Connected Papers | Find and explore academic papers</w:t>
      </w:r>
      <w:r w:rsidRPr="005371BF">
        <w:t xml:space="preserve">. (n.d.). Retrieved 11 April 2023, from </w:t>
      </w:r>
      <w:proofErr w:type="gramStart"/>
      <w:r w:rsidRPr="005371BF">
        <w:t>https://www.connectedpapers.com/</w:t>
      </w:r>
      <w:proofErr w:type="gramEnd"/>
    </w:p>
    <w:p w14:paraId="76803ECD" w14:textId="77777777" w:rsidR="005371BF" w:rsidRPr="005371BF" w:rsidRDefault="005371BF" w:rsidP="005371BF">
      <w:pPr>
        <w:pStyle w:val="Bibliography"/>
      </w:pPr>
      <w:r w:rsidRPr="005371BF">
        <w:rPr>
          <w:lang w:val="sv-SE"/>
        </w:rPr>
        <w:t xml:space="preserve">Dahlbäck, N., Jönsson, A., &amp; Ahrenberg, L. (1993). </w:t>
      </w:r>
      <w:r w:rsidRPr="005371BF">
        <w:t xml:space="preserve">Wizard of Oz studies: Why and how. </w:t>
      </w:r>
      <w:r w:rsidRPr="005371BF">
        <w:rPr>
          <w:i/>
          <w:iCs/>
        </w:rPr>
        <w:t xml:space="preserve">Proceedings of the 1st International Conference on Intelligent User </w:t>
      </w:r>
      <w:proofErr w:type="gramStart"/>
      <w:r w:rsidRPr="005371BF">
        <w:rPr>
          <w:i/>
          <w:iCs/>
        </w:rPr>
        <w:t>Interfaces  -</w:t>
      </w:r>
      <w:proofErr w:type="gramEnd"/>
      <w:r w:rsidRPr="005371BF">
        <w:rPr>
          <w:i/>
          <w:iCs/>
        </w:rPr>
        <w:t xml:space="preserve"> IUI ’93</w:t>
      </w:r>
      <w:r w:rsidRPr="005371BF">
        <w:t>, 193–200. https://doi.org/10.1145/169891.169968</w:t>
      </w:r>
    </w:p>
    <w:p w14:paraId="30F6268D" w14:textId="77777777" w:rsidR="005371BF" w:rsidRPr="005371BF" w:rsidRDefault="005371BF" w:rsidP="005371BF">
      <w:pPr>
        <w:pStyle w:val="Bibliography"/>
      </w:pPr>
      <w:r w:rsidRPr="005371BF">
        <w:t xml:space="preserve">Design Council. (2007). </w:t>
      </w:r>
      <w:r w:rsidRPr="005371BF">
        <w:rPr>
          <w:i/>
          <w:iCs/>
        </w:rPr>
        <w:t>Eleven lessons: Managing design in eleven global brands. A study of the design process</w:t>
      </w:r>
      <w:r w:rsidRPr="005371BF">
        <w:t>. Design Council UK. https://www.designcouncil.org.uk/our-work/skills-learning/resources/11-lessons-managing-design-global-brands/</w:t>
      </w:r>
    </w:p>
    <w:p w14:paraId="6E31AE3C" w14:textId="77777777" w:rsidR="005371BF" w:rsidRPr="005371BF" w:rsidRDefault="005371BF" w:rsidP="005371BF">
      <w:pPr>
        <w:pStyle w:val="Bibliography"/>
      </w:pPr>
      <w:r w:rsidRPr="005371BF">
        <w:t xml:space="preserve">Design Council. (2019, May 17). </w:t>
      </w:r>
      <w:r w:rsidRPr="005371BF">
        <w:rPr>
          <w:i/>
          <w:iCs/>
        </w:rPr>
        <w:t>Framework for Innovation: Design Council’s evolved Double Diamond</w:t>
      </w:r>
      <w:r w:rsidRPr="005371BF">
        <w:t>. https://www.designcouncil.org.uk/our-work/skills-learning/tools-frameworks/framework-for-innovation-design-councils-evolved-double-diamond/</w:t>
      </w:r>
    </w:p>
    <w:p w14:paraId="02F62AC9" w14:textId="77777777" w:rsidR="005371BF" w:rsidRPr="005371BF" w:rsidRDefault="005371BF" w:rsidP="005371BF">
      <w:pPr>
        <w:pStyle w:val="Bibliography"/>
      </w:pPr>
      <w:r w:rsidRPr="005371BF">
        <w:lastRenderedPageBreak/>
        <w:t xml:space="preserve">Dimara, E., &amp; Perin, C. (2020). What is Interaction for Data Visualization? </w:t>
      </w:r>
      <w:r w:rsidRPr="005371BF">
        <w:rPr>
          <w:i/>
          <w:iCs/>
        </w:rPr>
        <w:t>IEEE Transactions on Visualization and Computer Graphics</w:t>
      </w:r>
      <w:r w:rsidRPr="005371BF">
        <w:t xml:space="preserve">, </w:t>
      </w:r>
      <w:r w:rsidRPr="005371BF">
        <w:rPr>
          <w:i/>
          <w:iCs/>
        </w:rPr>
        <w:t>26</w:t>
      </w:r>
      <w:r w:rsidRPr="005371BF">
        <w:t>(1), 119–129. https://doi.org/10.1109/TVCG.2019.2934283</w:t>
      </w:r>
    </w:p>
    <w:p w14:paraId="38D42594" w14:textId="77777777" w:rsidR="005371BF" w:rsidRPr="005371BF" w:rsidRDefault="005371BF" w:rsidP="005371BF">
      <w:pPr>
        <w:pStyle w:val="Bibliography"/>
      </w:pPr>
      <w:proofErr w:type="spellStart"/>
      <w:r w:rsidRPr="005371BF">
        <w:t>Fossey</w:t>
      </w:r>
      <w:proofErr w:type="spellEnd"/>
      <w:r w:rsidRPr="005371BF">
        <w:t xml:space="preserve">, E., Harvey, C., </w:t>
      </w:r>
      <w:proofErr w:type="spellStart"/>
      <w:r w:rsidRPr="005371BF">
        <w:t>Mcdermott</w:t>
      </w:r>
      <w:proofErr w:type="spellEnd"/>
      <w:r w:rsidRPr="005371BF">
        <w:t xml:space="preserve">, F., &amp; Davidson, L. (2002). </w:t>
      </w:r>
      <w:r w:rsidRPr="005371BF">
        <w:rPr>
          <w:i/>
          <w:iCs/>
        </w:rPr>
        <w:t>Understanding and Evaluating Qualitative Research</w:t>
      </w:r>
      <w:r w:rsidRPr="005371BF">
        <w:t>.</w:t>
      </w:r>
    </w:p>
    <w:p w14:paraId="3DB28053" w14:textId="77777777" w:rsidR="005371BF" w:rsidRPr="005371BF" w:rsidRDefault="005371BF" w:rsidP="005371BF">
      <w:pPr>
        <w:pStyle w:val="Bibliography"/>
      </w:pPr>
      <w:r w:rsidRPr="005371BF">
        <w:rPr>
          <w:i/>
          <w:iCs/>
        </w:rPr>
        <w:t>Google Maps</w:t>
      </w:r>
      <w:r w:rsidRPr="005371BF">
        <w:t xml:space="preserve">. (n.d.). Google Maps. Retrieved 11 April 2023, from </w:t>
      </w:r>
      <w:proofErr w:type="gramStart"/>
      <w:r w:rsidRPr="005371BF">
        <w:t>https://www.google.com/maps/@55.5880384,13.0322337,14z</w:t>
      </w:r>
      <w:proofErr w:type="gramEnd"/>
    </w:p>
    <w:p w14:paraId="03F1CDAB" w14:textId="77777777" w:rsidR="005371BF" w:rsidRPr="005371BF" w:rsidRDefault="005371BF" w:rsidP="005371BF">
      <w:pPr>
        <w:pStyle w:val="Bibliography"/>
      </w:pPr>
      <w:r w:rsidRPr="005371BF">
        <w:t xml:space="preserve">Gustafsson, D. (2019). </w:t>
      </w:r>
      <w:r w:rsidRPr="005371BF">
        <w:rPr>
          <w:i/>
          <w:iCs/>
        </w:rPr>
        <w:t>Analysing the Double diamond design process through research &amp; implementation</w:t>
      </w:r>
      <w:r w:rsidRPr="005371BF">
        <w:t xml:space="preserve"> [Master of Arts, Aalto University]. https://aaltodoc.aalto.fi/bitstream/handle/123456789/39285/master_Gustafsson_Daniel_2019.pdf?sequence=1&amp;isAllowed=y</w:t>
      </w:r>
    </w:p>
    <w:p w14:paraId="6E6BC09B" w14:textId="77777777" w:rsidR="005371BF" w:rsidRPr="005371BF" w:rsidRDefault="005371BF" w:rsidP="005371BF">
      <w:pPr>
        <w:pStyle w:val="Bibliography"/>
      </w:pPr>
      <w:proofErr w:type="spellStart"/>
      <w:r w:rsidRPr="005371BF">
        <w:t>Heer</w:t>
      </w:r>
      <w:proofErr w:type="spellEnd"/>
      <w:r w:rsidRPr="005371BF">
        <w:t xml:space="preserve">, J., </w:t>
      </w:r>
      <w:proofErr w:type="spellStart"/>
      <w:r w:rsidRPr="005371BF">
        <w:t>Viégas</w:t>
      </w:r>
      <w:proofErr w:type="spellEnd"/>
      <w:r w:rsidRPr="005371BF">
        <w:t xml:space="preserve">, F. B., &amp; Wattenberg, M. (2007). Voyagers and voyeurs: Supporting asynchronous collaborative information visualization. </w:t>
      </w:r>
      <w:r w:rsidRPr="005371BF">
        <w:rPr>
          <w:i/>
          <w:iCs/>
        </w:rPr>
        <w:t>Proceedings of the SIGCHI Conference on Human Factors in Computing Systems</w:t>
      </w:r>
      <w:r w:rsidRPr="005371BF">
        <w:t>, 1029–1038. https://doi.org/10.1145/1240624.1240781</w:t>
      </w:r>
    </w:p>
    <w:p w14:paraId="36C8EFF2" w14:textId="77777777" w:rsidR="005371BF" w:rsidRPr="005371BF" w:rsidRDefault="005371BF" w:rsidP="005371BF">
      <w:pPr>
        <w:pStyle w:val="Bibliography"/>
      </w:pPr>
      <w:proofErr w:type="spellStart"/>
      <w:r w:rsidRPr="005371BF">
        <w:t>Hornbæk</w:t>
      </w:r>
      <w:proofErr w:type="spellEnd"/>
      <w:r w:rsidRPr="005371BF">
        <w:t xml:space="preserve">, K., &amp; Oulasvirta, A. (2017). What Is Interaction? </w:t>
      </w:r>
      <w:r w:rsidRPr="005371BF">
        <w:rPr>
          <w:i/>
          <w:iCs/>
        </w:rPr>
        <w:t>Proceedings of the 2017 CHI Conference on Human Factors in Computing Systems</w:t>
      </w:r>
      <w:r w:rsidRPr="005371BF">
        <w:t>, 5040–5052. https://doi.org/10.1145/3025453.3025765</w:t>
      </w:r>
    </w:p>
    <w:p w14:paraId="55A9F7A5" w14:textId="77777777" w:rsidR="005371BF" w:rsidRPr="005371BF" w:rsidRDefault="005371BF" w:rsidP="005371BF">
      <w:pPr>
        <w:pStyle w:val="Bibliography"/>
      </w:pPr>
      <w:proofErr w:type="spellStart"/>
      <w:r w:rsidRPr="005371BF">
        <w:t>Houde</w:t>
      </w:r>
      <w:proofErr w:type="spellEnd"/>
      <w:r w:rsidRPr="005371BF">
        <w:t xml:space="preserve">, S., &amp; Hill, C. (1997). What do Prototypes Prototype? In </w:t>
      </w:r>
      <w:r w:rsidRPr="005371BF">
        <w:rPr>
          <w:i/>
          <w:iCs/>
        </w:rPr>
        <w:t>Handbook of Human-Computer Interaction</w:t>
      </w:r>
      <w:r w:rsidRPr="005371BF">
        <w:t xml:space="preserve"> (pp. 367–381). Elsevier. https://doi.org/10.1016/B978-044481862-1.50082-0</w:t>
      </w:r>
    </w:p>
    <w:p w14:paraId="748E61E2" w14:textId="77777777" w:rsidR="005371BF" w:rsidRPr="005371BF" w:rsidRDefault="005371BF" w:rsidP="005371BF">
      <w:pPr>
        <w:pStyle w:val="Bibliography"/>
      </w:pPr>
      <w:r w:rsidRPr="005371BF">
        <w:t xml:space="preserve">Huron, S., </w:t>
      </w:r>
      <w:proofErr w:type="spellStart"/>
      <w:r w:rsidRPr="005371BF">
        <w:t>Carpendale</w:t>
      </w:r>
      <w:proofErr w:type="spellEnd"/>
      <w:r w:rsidRPr="005371BF">
        <w:t xml:space="preserve">, S., </w:t>
      </w:r>
      <w:proofErr w:type="spellStart"/>
      <w:r w:rsidRPr="005371BF">
        <w:t>Thudt</w:t>
      </w:r>
      <w:proofErr w:type="spellEnd"/>
      <w:r w:rsidRPr="005371BF">
        <w:t xml:space="preserve">, A., Tang, A., &amp; </w:t>
      </w:r>
      <w:proofErr w:type="spellStart"/>
      <w:r w:rsidRPr="005371BF">
        <w:t>Mauerer</w:t>
      </w:r>
      <w:proofErr w:type="spellEnd"/>
      <w:r w:rsidRPr="005371BF">
        <w:t xml:space="preserve">, M. (2014). Constructive visualization. </w:t>
      </w:r>
      <w:r w:rsidRPr="005371BF">
        <w:rPr>
          <w:i/>
          <w:iCs/>
        </w:rPr>
        <w:t>Proceedings of the 2014 Conference on Designing Interactive Systems</w:t>
      </w:r>
      <w:r w:rsidRPr="005371BF">
        <w:t>, 433–442. https://doi.org/10.1145/2598510.2598566</w:t>
      </w:r>
    </w:p>
    <w:p w14:paraId="154E1F5A" w14:textId="77777777" w:rsidR="005371BF" w:rsidRPr="005371BF" w:rsidRDefault="005371BF" w:rsidP="005371BF">
      <w:pPr>
        <w:pStyle w:val="Bibliography"/>
      </w:pPr>
      <w:r w:rsidRPr="005371BF">
        <w:rPr>
          <w:lang w:val="sv-SE"/>
        </w:rPr>
        <w:lastRenderedPageBreak/>
        <w:t>Ingelsten, O. (</w:t>
      </w:r>
      <w:proofErr w:type="spellStart"/>
      <w:r w:rsidRPr="005371BF">
        <w:rPr>
          <w:lang w:val="sv-SE"/>
        </w:rPr>
        <w:t>n.d</w:t>
      </w:r>
      <w:proofErr w:type="spellEnd"/>
      <w:r w:rsidRPr="005371BF">
        <w:rPr>
          <w:lang w:val="sv-SE"/>
        </w:rPr>
        <w:t xml:space="preserve">.). </w:t>
      </w:r>
      <w:r w:rsidRPr="005371BF">
        <w:rPr>
          <w:i/>
          <w:iCs/>
          <w:lang w:val="sv-SE"/>
        </w:rPr>
        <w:t xml:space="preserve">IxD </w:t>
      </w:r>
      <w:proofErr w:type="spellStart"/>
      <w:r w:rsidRPr="005371BF">
        <w:rPr>
          <w:i/>
          <w:iCs/>
          <w:lang w:val="sv-SE"/>
        </w:rPr>
        <w:t>Thesis</w:t>
      </w:r>
      <w:proofErr w:type="spellEnd"/>
      <w:r w:rsidRPr="005371BF">
        <w:rPr>
          <w:i/>
          <w:iCs/>
          <w:lang w:val="sv-SE"/>
        </w:rPr>
        <w:t xml:space="preserve"> 2023</w:t>
      </w:r>
      <w:r w:rsidRPr="005371BF">
        <w:rPr>
          <w:lang w:val="sv-SE"/>
        </w:rPr>
        <w:t xml:space="preserve">. </w:t>
      </w:r>
      <w:r w:rsidRPr="005371BF">
        <w:t xml:space="preserve">Retrieved 12 April 2023, from </w:t>
      </w:r>
      <w:proofErr w:type="gramStart"/>
      <w:r w:rsidRPr="005371BF">
        <w:t>http://www.inglestone.art/</w:t>
      </w:r>
      <w:proofErr w:type="gramEnd"/>
    </w:p>
    <w:p w14:paraId="71158A19" w14:textId="77777777" w:rsidR="005371BF" w:rsidRPr="005371BF" w:rsidRDefault="005371BF" w:rsidP="005371BF">
      <w:pPr>
        <w:pStyle w:val="Bibliography"/>
      </w:pPr>
      <w:r w:rsidRPr="005371BF">
        <w:t xml:space="preserve">Knox, S., &amp; Burkard, A. W. (2009). Qualitative research interviews. </w:t>
      </w:r>
      <w:r w:rsidRPr="005371BF">
        <w:rPr>
          <w:i/>
          <w:iCs/>
        </w:rPr>
        <w:t>Psychotherapy Research</w:t>
      </w:r>
      <w:r w:rsidRPr="005371BF">
        <w:t xml:space="preserve">, </w:t>
      </w:r>
      <w:r w:rsidRPr="005371BF">
        <w:rPr>
          <w:i/>
          <w:iCs/>
        </w:rPr>
        <w:t>19</w:t>
      </w:r>
      <w:r w:rsidRPr="005371BF">
        <w:t>(4–5), 566–575. https://doi.org/10.1080/10503300802702105</w:t>
      </w:r>
    </w:p>
    <w:p w14:paraId="625FC915" w14:textId="77777777" w:rsidR="005371BF" w:rsidRPr="005371BF" w:rsidRDefault="005371BF" w:rsidP="005371BF">
      <w:pPr>
        <w:pStyle w:val="Bibliography"/>
      </w:pPr>
      <w:r w:rsidRPr="005371BF">
        <w:rPr>
          <w:lang w:val="sv-SE"/>
        </w:rPr>
        <w:t xml:space="preserve">Lim, Y.-K., Stolterman, E., &amp; </w:t>
      </w:r>
      <w:proofErr w:type="spellStart"/>
      <w:r w:rsidRPr="005371BF">
        <w:rPr>
          <w:lang w:val="sv-SE"/>
        </w:rPr>
        <w:t>Tenenberg</w:t>
      </w:r>
      <w:proofErr w:type="spellEnd"/>
      <w:r w:rsidRPr="005371BF">
        <w:rPr>
          <w:lang w:val="sv-SE"/>
        </w:rPr>
        <w:t xml:space="preserve">, J. (2008). </w:t>
      </w:r>
      <w:r w:rsidRPr="005371BF">
        <w:t xml:space="preserve">The anatomy of prototypes: Prototypes as filters, prototypes as manifestations of design ideas. </w:t>
      </w:r>
      <w:r w:rsidRPr="005371BF">
        <w:rPr>
          <w:i/>
          <w:iCs/>
        </w:rPr>
        <w:t>ACM Transactions on Computer-Human Interaction</w:t>
      </w:r>
      <w:r w:rsidRPr="005371BF">
        <w:t xml:space="preserve">, </w:t>
      </w:r>
      <w:r w:rsidRPr="005371BF">
        <w:rPr>
          <w:i/>
          <w:iCs/>
        </w:rPr>
        <w:t>15</w:t>
      </w:r>
      <w:r w:rsidRPr="005371BF">
        <w:t>(2), 1–27. https://doi.org/10.1145/1375761.1375762</w:t>
      </w:r>
    </w:p>
    <w:p w14:paraId="0FB208F8" w14:textId="77777777" w:rsidR="005371BF" w:rsidRPr="005371BF" w:rsidRDefault="005371BF" w:rsidP="005371BF">
      <w:pPr>
        <w:pStyle w:val="Bibliography"/>
      </w:pPr>
      <w:r w:rsidRPr="005371BF">
        <w:t>Mao, J.-Y., Vredenburg, K., Smith, P. W., &amp; Carey, T. (2005). The state of user-</w:t>
      </w:r>
      <w:proofErr w:type="spellStart"/>
      <w:r w:rsidRPr="005371BF">
        <w:t>centered</w:t>
      </w:r>
      <w:proofErr w:type="spellEnd"/>
      <w:r w:rsidRPr="005371BF">
        <w:t xml:space="preserve"> design practice. </w:t>
      </w:r>
      <w:r w:rsidRPr="005371BF">
        <w:rPr>
          <w:i/>
          <w:iCs/>
        </w:rPr>
        <w:t>Communications of the ACM</w:t>
      </w:r>
      <w:r w:rsidRPr="005371BF">
        <w:t xml:space="preserve">, </w:t>
      </w:r>
      <w:r w:rsidRPr="005371BF">
        <w:rPr>
          <w:i/>
          <w:iCs/>
        </w:rPr>
        <w:t>48</w:t>
      </w:r>
      <w:r w:rsidRPr="005371BF">
        <w:t>(3), 105–109. https://doi.org/10.1145/1047671.1047677</w:t>
      </w:r>
    </w:p>
    <w:p w14:paraId="3C0EB982" w14:textId="77777777" w:rsidR="005371BF" w:rsidRPr="005371BF" w:rsidRDefault="005371BF" w:rsidP="005371BF">
      <w:pPr>
        <w:pStyle w:val="Bibliography"/>
      </w:pPr>
      <w:r w:rsidRPr="005371BF">
        <w:t xml:space="preserve">Marcus, A., &amp; Rosenzweig, E. (Eds.). (2020). </w:t>
      </w:r>
      <w:r w:rsidRPr="005371BF">
        <w:rPr>
          <w:i/>
          <w:iCs/>
        </w:rPr>
        <w:t>Design, User Experience, and Usability. Interaction Design: 9th International Conference, DUXU 2020, Held as Part of the 22nd HCI International Conference, HCII 2020, Copenhagen, Denmark, July 19–24, 2020, Proceedings, Part I</w:t>
      </w:r>
      <w:r w:rsidRPr="005371BF">
        <w:t xml:space="preserve"> (Vol. 12200). Springer International Publishing. https://doi.org/10.1007/978-3-030-49713-2</w:t>
      </w:r>
    </w:p>
    <w:p w14:paraId="1BEF7889" w14:textId="77777777" w:rsidR="005371BF" w:rsidRPr="005371BF" w:rsidRDefault="005371BF" w:rsidP="005371BF">
      <w:pPr>
        <w:pStyle w:val="Bibliography"/>
      </w:pPr>
      <w:r w:rsidRPr="005371BF">
        <w:t xml:space="preserve">Martin, B., &amp; </w:t>
      </w:r>
      <w:proofErr w:type="spellStart"/>
      <w:r w:rsidRPr="005371BF">
        <w:t>Hanington</w:t>
      </w:r>
      <w:proofErr w:type="spellEnd"/>
      <w:r w:rsidRPr="005371BF">
        <w:t xml:space="preserve">, B. (2012). Universal methods of design: 100 ways to research complex problems, develop innovative ideas, and design effective solutions. </w:t>
      </w:r>
      <w:r w:rsidRPr="005371BF">
        <w:rPr>
          <w:i/>
          <w:iCs/>
        </w:rPr>
        <w:t>Choice Reviews Online</w:t>
      </w:r>
      <w:r w:rsidRPr="005371BF">
        <w:t xml:space="preserve">, </w:t>
      </w:r>
      <w:r w:rsidRPr="005371BF">
        <w:rPr>
          <w:i/>
          <w:iCs/>
        </w:rPr>
        <w:t>49</w:t>
      </w:r>
      <w:r w:rsidRPr="005371BF">
        <w:t>(10), 49-5403-49–5403. https://doi.org/10.5860/CHOICE.49-5403</w:t>
      </w:r>
    </w:p>
    <w:p w14:paraId="4CEFDE1C" w14:textId="77777777" w:rsidR="005371BF" w:rsidRPr="005371BF" w:rsidRDefault="005371BF" w:rsidP="005371BF">
      <w:pPr>
        <w:pStyle w:val="Bibliography"/>
      </w:pPr>
      <w:r w:rsidRPr="005371BF">
        <w:t xml:space="preserve">Norman, D. A., &amp; Draper, S. W. (Eds.). (1986). </w:t>
      </w:r>
      <w:r w:rsidRPr="005371BF">
        <w:rPr>
          <w:i/>
          <w:iCs/>
        </w:rPr>
        <w:t xml:space="preserve">User </w:t>
      </w:r>
      <w:proofErr w:type="spellStart"/>
      <w:r w:rsidRPr="005371BF">
        <w:rPr>
          <w:i/>
          <w:iCs/>
        </w:rPr>
        <w:t>centered</w:t>
      </w:r>
      <w:proofErr w:type="spellEnd"/>
      <w:r w:rsidRPr="005371BF">
        <w:rPr>
          <w:i/>
          <w:iCs/>
        </w:rPr>
        <w:t xml:space="preserve"> system design: </w:t>
      </w:r>
      <w:proofErr w:type="gramStart"/>
      <w:r w:rsidRPr="005371BF">
        <w:rPr>
          <w:i/>
          <w:iCs/>
        </w:rPr>
        <w:t>New</w:t>
      </w:r>
      <w:proofErr w:type="gramEnd"/>
      <w:r w:rsidRPr="005371BF">
        <w:rPr>
          <w:i/>
          <w:iCs/>
        </w:rPr>
        <w:t xml:space="preserve"> perspectives on human-computer interaction</w:t>
      </w:r>
      <w:r w:rsidRPr="005371BF">
        <w:t>. L. Erlbaum Associates.</w:t>
      </w:r>
    </w:p>
    <w:p w14:paraId="2928B6CF" w14:textId="77777777" w:rsidR="005371BF" w:rsidRPr="005371BF" w:rsidRDefault="005371BF" w:rsidP="005371BF">
      <w:pPr>
        <w:pStyle w:val="Bibliography"/>
      </w:pPr>
      <w:r w:rsidRPr="005371BF">
        <w:t xml:space="preserve">Ralph, P., &amp; </w:t>
      </w:r>
      <w:proofErr w:type="spellStart"/>
      <w:r w:rsidRPr="005371BF">
        <w:t>Baltes</w:t>
      </w:r>
      <w:proofErr w:type="spellEnd"/>
      <w:r w:rsidRPr="005371BF">
        <w:t xml:space="preserve">, S. (2022). Paving the way for mature secondary research: The seven types of literature review. </w:t>
      </w:r>
      <w:r w:rsidRPr="005371BF">
        <w:rPr>
          <w:i/>
          <w:iCs/>
        </w:rPr>
        <w:t xml:space="preserve">Proceedings of the 30th ACM </w:t>
      </w:r>
      <w:r w:rsidRPr="005371BF">
        <w:rPr>
          <w:i/>
          <w:iCs/>
        </w:rPr>
        <w:lastRenderedPageBreak/>
        <w:t>Joint European Software Engineering Conference and Symposium on the Foundations of Software Engineering</w:t>
      </w:r>
      <w:r w:rsidRPr="005371BF">
        <w:t>, 1632–1636. https://doi.org/10.1145/3540250.3560877</w:t>
      </w:r>
    </w:p>
    <w:p w14:paraId="19F9E67D" w14:textId="77777777" w:rsidR="005371BF" w:rsidRPr="005371BF" w:rsidRDefault="005371BF" w:rsidP="005371BF">
      <w:pPr>
        <w:pStyle w:val="Bibliography"/>
      </w:pPr>
      <w:r w:rsidRPr="005371BF">
        <w:t xml:space="preserve">Sharp, H., Rogers, Y., &amp; </w:t>
      </w:r>
      <w:proofErr w:type="spellStart"/>
      <w:r w:rsidRPr="005371BF">
        <w:t>Preece</w:t>
      </w:r>
      <w:proofErr w:type="spellEnd"/>
      <w:r w:rsidRPr="005371BF">
        <w:t xml:space="preserve">, J. (2007). </w:t>
      </w:r>
      <w:r w:rsidRPr="005371BF">
        <w:rPr>
          <w:i/>
          <w:iCs/>
        </w:rPr>
        <w:t>Interaction design: Beyond human-computer interaction</w:t>
      </w:r>
      <w:r w:rsidRPr="005371BF">
        <w:t xml:space="preserve"> (2nd ed). Wiley.</w:t>
      </w:r>
    </w:p>
    <w:p w14:paraId="230C013C" w14:textId="77777777" w:rsidR="005371BF" w:rsidRPr="005371BF" w:rsidRDefault="005371BF" w:rsidP="005371BF">
      <w:pPr>
        <w:pStyle w:val="Bibliography"/>
      </w:pPr>
      <w:r w:rsidRPr="005371BF">
        <w:t xml:space="preserve">Thorne, S. (2000). Data analysis in qualitative research. </w:t>
      </w:r>
      <w:r w:rsidRPr="005371BF">
        <w:rPr>
          <w:i/>
          <w:iCs/>
        </w:rPr>
        <w:t>Evidence-Based Nursing</w:t>
      </w:r>
      <w:r w:rsidRPr="005371BF">
        <w:t xml:space="preserve">, </w:t>
      </w:r>
      <w:r w:rsidRPr="005371BF">
        <w:rPr>
          <w:i/>
          <w:iCs/>
        </w:rPr>
        <w:t>3</w:t>
      </w:r>
      <w:r w:rsidRPr="005371BF">
        <w:t>(3), 68–70. https://doi.org/10.1136/ebn.3.3.68</w:t>
      </w:r>
    </w:p>
    <w:p w14:paraId="1E981AA3" w14:textId="77777777" w:rsidR="005371BF" w:rsidRPr="005371BF" w:rsidRDefault="005371BF" w:rsidP="005371BF">
      <w:pPr>
        <w:pStyle w:val="Bibliography"/>
      </w:pPr>
      <w:r w:rsidRPr="005371BF">
        <w:t>Wood, L. E. (1997). Semi-structured interviewing for user-</w:t>
      </w:r>
      <w:proofErr w:type="spellStart"/>
      <w:r w:rsidRPr="005371BF">
        <w:t>centered</w:t>
      </w:r>
      <w:proofErr w:type="spellEnd"/>
      <w:r w:rsidRPr="005371BF">
        <w:t xml:space="preserve"> design. </w:t>
      </w:r>
      <w:r w:rsidRPr="005371BF">
        <w:rPr>
          <w:i/>
          <w:iCs/>
        </w:rPr>
        <w:t>Interactions</w:t>
      </w:r>
      <w:r w:rsidRPr="005371BF">
        <w:t xml:space="preserve">, </w:t>
      </w:r>
      <w:r w:rsidRPr="005371BF">
        <w:rPr>
          <w:i/>
          <w:iCs/>
        </w:rPr>
        <w:t>4</w:t>
      </w:r>
      <w:r w:rsidRPr="005371BF">
        <w:t>(2), 48–61. https://doi.org/10.1145/245129.245134</w:t>
      </w:r>
    </w:p>
    <w:p w14:paraId="44E5C6E4" w14:textId="3B032691" w:rsidR="006227A2" w:rsidRPr="00151665" w:rsidRDefault="00ED4E45" w:rsidP="00B7308E">
      <w:r>
        <w:fldChar w:fldCharType="end"/>
      </w:r>
    </w:p>
    <w:sectPr w:rsidR="006227A2" w:rsidRPr="00151665" w:rsidSect="00316902">
      <w:headerReference w:type="default" r:id="rId21"/>
      <w:footerReference w:type="default" r:id="rId22"/>
      <w:headerReference w:type="first" r:id="rId23"/>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8" w:author="Olof Ingelsten" w:date="2023-04-28T13:10:00Z" w:initials="OI">
    <w:p w14:paraId="7DC164E2" w14:textId="77777777" w:rsidR="009845D4" w:rsidRDefault="009845D4" w:rsidP="00DB449E">
      <w:pPr>
        <w:jc w:val="left"/>
      </w:pPr>
      <w:r>
        <w:rPr>
          <w:rStyle w:val="CommentReference"/>
        </w:rPr>
        <w:annotationRef/>
      </w:r>
      <w:r>
        <w:rPr>
          <w:sz w:val="20"/>
          <w:szCs w:val="20"/>
        </w:rPr>
        <w:t>Kritik mot ad hoc</w:t>
      </w:r>
    </w:p>
  </w:comment>
  <w:comment w:id="43" w:author="Olof Ingelsten" w:date="2023-04-28T16:13:00Z" w:initials="OI">
    <w:p w14:paraId="00F88BC1" w14:textId="77777777" w:rsidR="00722CC0" w:rsidRDefault="00722CC0" w:rsidP="00180EEE">
      <w:pPr>
        <w:jc w:val="left"/>
      </w:pPr>
      <w:r>
        <w:rPr>
          <w:rStyle w:val="CommentReference"/>
        </w:rPr>
        <w:annotationRef/>
      </w:r>
      <w:r>
        <w:rPr>
          <w:sz w:val="20"/>
          <w:szCs w:val="20"/>
        </w:rPr>
        <w:t>TODO</w:t>
      </w:r>
    </w:p>
  </w:comment>
  <w:comment w:id="49" w:author="Olof Ingelsten" w:date="2023-04-28T17:24:00Z" w:initials="OI">
    <w:p w14:paraId="1AB38B01" w14:textId="77777777" w:rsidR="0042165B" w:rsidRDefault="0042165B" w:rsidP="00477F18">
      <w:pPr>
        <w:jc w:val="left"/>
      </w:pPr>
      <w:r>
        <w:rPr>
          <w:rStyle w:val="CommentReference"/>
        </w:rPr>
        <w:annotationRef/>
      </w:r>
      <w:r>
        <w:rPr>
          <w:sz w:val="20"/>
          <w:szCs w:val="20"/>
        </w:rPr>
        <w:t>Should be developed in discussion instead</w:t>
      </w:r>
    </w:p>
  </w:comment>
  <w:comment w:id="50" w:author="Olof Ingelsten" w:date="2023-04-10T19:32:00Z" w:initials="OI">
    <w:p w14:paraId="12FF7732" w14:textId="3B4AC8E9" w:rsidR="009B2C81" w:rsidRDefault="009B2C81" w:rsidP="00A42514">
      <w:pPr>
        <w:jc w:val="left"/>
      </w:pPr>
      <w:r>
        <w:rPr>
          <w:rStyle w:val="CommentReference"/>
        </w:rPr>
        <w:annotationRef/>
      </w:r>
      <w:r>
        <w:rPr>
          <w:sz w:val="20"/>
          <w:szCs w:val="20"/>
        </w:rPr>
        <w:t>Relevant?</w:t>
      </w:r>
    </w:p>
  </w:comment>
  <w:comment w:id="51" w:author="Olof Ingelsten" w:date="2023-04-28T16:29:00Z" w:initials="OI">
    <w:p w14:paraId="0444C4C3" w14:textId="77777777" w:rsidR="00F3124F" w:rsidRDefault="00F3124F" w:rsidP="0089471F">
      <w:pPr>
        <w:jc w:val="left"/>
      </w:pPr>
      <w:r>
        <w:rPr>
          <w:rStyle w:val="CommentReference"/>
        </w:rPr>
        <w:annotationRef/>
      </w:r>
      <w:r>
        <w:rPr>
          <w:sz w:val="20"/>
          <w:szCs w:val="20"/>
        </w:rPr>
        <w:t>Could be in discussion as well</w:t>
      </w:r>
    </w:p>
  </w:comment>
  <w:comment w:id="54" w:author="Olof Ingelsten" w:date="2023-04-28T16:32:00Z" w:initials="OI">
    <w:p w14:paraId="7FF3E685" w14:textId="77777777" w:rsidR="005E0AF1" w:rsidRDefault="005E0AF1" w:rsidP="002E08E8">
      <w:pPr>
        <w:jc w:val="left"/>
      </w:pPr>
      <w:r>
        <w:rPr>
          <w:rStyle w:val="CommentReference"/>
        </w:rPr>
        <w:annotationRef/>
      </w:r>
      <w:r>
        <w:rPr>
          <w:sz w:val="20"/>
          <w:szCs w:val="20"/>
        </w:rPr>
        <w:t>TODO</w:t>
      </w:r>
    </w:p>
  </w:comment>
  <w:comment w:id="56" w:author="Olof Ingelsten" w:date="2023-04-12T15:07:00Z" w:initials="OI">
    <w:p w14:paraId="35EF5671" w14:textId="6DBC6529" w:rsidR="008D11E7" w:rsidRDefault="008D11E7" w:rsidP="00752098">
      <w:pPr>
        <w:jc w:val="left"/>
      </w:pPr>
      <w:r>
        <w:rPr>
          <w:rStyle w:val="CommentReference"/>
        </w:rPr>
        <w:annotationRef/>
      </w:r>
      <w:r>
        <w:rPr>
          <w:sz w:val="20"/>
          <w:szCs w:val="20"/>
        </w:rPr>
        <w:t>Relate to Huron et al 2014</w:t>
      </w:r>
    </w:p>
  </w:comment>
  <w:comment w:id="59"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60"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62"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63"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64"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66"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 w:id="69"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71"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73"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74"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7DC164E2" w15:done="0"/>
  <w15:commentEx w15:paraId="00F88BC1" w15:done="0"/>
  <w15:commentEx w15:paraId="1AB38B01" w15:done="0"/>
  <w15:commentEx w15:paraId="12FF7732" w15:done="0"/>
  <w15:commentEx w15:paraId="0444C4C3" w15:paraIdParent="12FF7732" w15:done="0"/>
  <w15:commentEx w15:paraId="7FF3E685" w15:done="0"/>
  <w15:commentEx w15:paraId="35EF5671" w15:done="0"/>
  <w15:commentEx w15:paraId="6E7C86EE" w15:done="1"/>
  <w15:commentEx w15:paraId="6855D268" w15:done="1"/>
  <w15:commentEx w15:paraId="43252AB9" w15:done="1"/>
  <w15:commentEx w15:paraId="2B5D23B8" w15:done="0"/>
  <w15:commentEx w15:paraId="57EB9ADA" w15:done="0"/>
  <w15:commentEx w15:paraId="62AD6866" w15:done="0"/>
  <w15:commentEx w15:paraId="3B5AAC5F" w15:done="0"/>
  <w15:commentEx w15:paraId="79EC1ACC"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6443D" w16cex:dateUtc="2023-04-28T11:10:00Z"/>
  <w16cex:commentExtensible w16cex:durableId="27F66F20" w16cex:dateUtc="2023-04-28T14:13:00Z"/>
  <w16cex:commentExtensible w16cex:durableId="27F67FDE" w16cex:dateUtc="2023-04-28T15:24:00Z"/>
  <w16cex:commentExtensible w16cex:durableId="27DEE2E8" w16cex:dateUtc="2023-04-10T17:32:00Z"/>
  <w16cex:commentExtensible w16cex:durableId="27F67307" w16cex:dateUtc="2023-04-28T14:29:00Z"/>
  <w16cex:commentExtensible w16cex:durableId="27F673A3" w16cex:dateUtc="2023-04-28T14:32: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3E25" w16cex:dateUtc="2023-04-12T12:26:00Z"/>
  <w16cex:commentExtensible w16cex:durableId="27F264E9" w16cex:dateUtc="2023-04-25T12:40:00Z"/>
  <w16cex:commentExtensible w16cex:durableId="27F26472" w16cex:dateUtc="2023-04-25T12:38: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7DC164E2" w16cid:durableId="27F6443D"/>
  <w16cid:commentId w16cid:paraId="00F88BC1" w16cid:durableId="27F66F20"/>
  <w16cid:commentId w16cid:paraId="1AB38B01" w16cid:durableId="27F67FDE"/>
  <w16cid:commentId w16cid:paraId="12FF7732" w16cid:durableId="27DEE2E8"/>
  <w16cid:commentId w16cid:paraId="0444C4C3" w16cid:durableId="27F67307"/>
  <w16cid:commentId w16cid:paraId="7FF3E685" w16cid:durableId="27F673A3"/>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62AD6866" w16cid:durableId="27E13E25"/>
  <w16cid:commentId w16cid:paraId="3B5AAC5F" w16cid:durableId="27F264E9"/>
  <w16cid:commentId w16cid:paraId="79EC1ACC" w16cid:durableId="27F26472"/>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65EEB7" w14:textId="77777777" w:rsidR="0071355B" w:rsidRDefault="0071355B" w:rsidP="002E590C">
      <w:pPr>
        <w:spacing w:line="240" w:lineRule="auto"/>
      </w:pPr>
      <w:r>
        <w:separator/>
      </w:r>
    </w:p>
  </w:endnote>
  <w:endnote w:type="continuationSeparator" w:id="0">
    <w:p w14:paraId="1F4E0A03" w14:textId="77777777" w:rsidR="0071355B" w:rsidRDefault="0071355B"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8A7C4" w14:textId="77777777" w:rsidR="0071355B" w:rsidRDefault="0071355B" w:rsidP="002E590C">
      <w:pPr>
        <w:spacing w:line="240" w:lineRule="auto"/>
      </w:pPr>
      <w:r>
        <w:separator/>
      </w:r>
    </w:p>
  </w:footnote>
  <w:footnote w:type="continuationSeparator" w:id="0">
    <w:p w14:paraId="53B30745" w14:textId="77777777" w:rsidR="0071355B" w:rsidRDefault="0071355B"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3"/>
  </w:num>
  <w:num w:numId="8" w16cid:durableId="1901859987">
    <w:abstractNumId w:val="22"/>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6"/>
  </w:num>
  <w:num w:numId="14" w16cid:durableId="1832016796">
    <w:abstractNumId w:val="27"/>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8"/>
    <w:lvlOverride w:ilvl="0">
      <w:lvl w:ilvl="0">
        <w:numFmt w:val="decimal"/>
        <w:lvlText w:val="%1."/>
        <w:lvlJc w:val="left"/>
      </w:lvl>
    </w:lvlOverride>
  </w:num>
  <w:num w:numId="18" w16cid:durableId="1027870196">
    <w:abstractNumId w:val="9"/>
  </w:num>
  <w:num w:numId="19" w16cid:durableId="1876387604">
    <w:abstractNumId w:val="24"/>
    <w:lvlOverride w:ilvl="0">
      <w:lvl w:ilvl="0">
        <w:numFmt w:val="decimal"/>
        <w:lvlText w:val="%1."/>
        <w:lvlJc w:val="left"/>
      </w:lvl>
    </w:lvlOverride>
  </w:num>
  <w:num w:numId="20" w16cid:durableId="2127430371">
    <w:abstractNumId w:val="25"/>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9"/>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 w:numId="30" w16cid:durableId="79189930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13067"/>
    <w:rsid w:val="0002032D"/>
    <w:rsid w:val="000242DD"/>
    <w:rsid w:val="0002797E"/>
    <w:rsid w:val="000342A2"/>
    <w:rsid w:val="000351D3"/>
    <w:rsid w:val="000505CE"/>
    <w:rsid w:val="00071B83"/>
    <w:rsid w:val="00073D7A"/>
    <w:rsid w:val="0007736F"/>
    <w:rsid w:val="000832D7"/>
    <w:rsid w:val="00084B8A"/>
    <w:rsid w:val="00090916"/>
    <w:rsid w:val="000916B5"/>
    <w:rsid w:val="000A313C"/>
    <w:rsid w:val="000A37F2"/>
    <w:rsid w:val="000A59CF"/>
    <w:rsid w:val="000B563E"/>
    <w:rsid w:val="000C206D"/>
    <w:rsid w:val="000C3101"/>
    <w:rsid w:val="000D5882"/>
    <w:rsid w:val="000E0DE2"/>
    <w:rsid w:val="000E2ADC"/>
    <w:rsid w:val="000E7F19"/>
    <w:rsid w:val="000F0C9F"/>
    <w:rsid w:val="00102768"/>
    <w:rsid w:val="001032FE"/>
    <w:rsid w:val="001070FF"/>
    <w:rsid w:val="001124EF"/>
    <w:rsid w:val="001145F4"/>
    <w:rsid w:val="00125BC4"/>
    <w:rsid w:val="0013239C"/>
    <w:rsid w:val="00133D6D"/>
    <w:rsid w:val="00140919"/>
    <w:rsid w:val="00147BE1"/>
    <w:rsid w:val="00147F4E"/>
    <w:rsid w:val="00151665"/>
    <w:rsid w:val="00152922"/>
    <w:rsid w:val="00157AD0"/>
    <w:rsid w:val="00163653"/>
    <w:rsid w:val="00165F0D"/>
    <w:rsid w:val="001722E5"/>
    <w:rsid w:val="001724BE"/>
    <w:rsid w:val="001747DD"/>
    <w:rsid w:val="00181BFF"/>
    <w:rsid w:val="00186729"/>
    <w:rsid w:val="00193967"/>
    <w:rsid w:val="001946EB"/>
    <w:rsid w:val="00195EDB"/>
    <w:rsid w:val="001A633F"/>
    <w:rsid w:val="001A7314"/>
    <w:rsid w:val="001C795F"/>
    <w:rsid w:val="001C7A25"/>
    <w:rsid w:val="001D01DC"/>
    <w:rsid w:val="001D69C1"/>
    <w:rsid w:val="001E1336"/>
    <w:rsid w:val="001F2C83"/>
    <w:rsid w:val="001F3EDC"/>
    <w:rsid w:val="001F4428"/>
    <w:rsid w:val="001F4B5C"/>
    <w:rsid w:val="001F4DE9"/>
    <w:rsid w:val="001F618F"/>
    <w:rsid w:val="0020201E"/>
    <w:rsid w:val="00207F72"/>
    <w:rsid w:val="00210DD6"/>
    <w:rsid w:val="00211FFC"/>
    <w:rsid w:val="00213F64"/>
    <w:rsid w:val="002154AF"/>
    <w:rsid w:val="0022040E"/>
    <w:rsid w:val="0022217D"/>
    <w:rsid w:val="00224CAA"/>
    <w:rsid w:val="00227B5F"/>
    <w:rsid w:val="002361BD"/>
    <w:rsid w:val="00246162"/>
    <w:rsid w:val="0024786A"/>
    <w:rsid w:val="00247D6F"/>
    <w:rsid w:val="00255317"/>
    <w:rsid w:val="002605CF"/>
    <w:rsid w:val="002636AD"/>
    <w:rsid w:val="002774BD"/>
    <w:rsid w:val="00277711"/>
    <w:rsid w:val="00286D91"/>
    <w:rsid w:val="00290083"/>
    <w:rsid w:val="00291E9B"/>
    <w:rsid w:val="002939E2"/>
    <w:rsid w:val="00293B6B"/>
    <w:rsid w:val="00293EA3"/>
    <w:rsid w:val="002A3219"/>
    <w:rsid w:val="002A5D8D"/>
    <w:rsid w:val="002B2C57"/>
    <w:rsid w:val="002C1EA5"/>
    <w:rsid w:val="002C7F91"/>
    <w:rsid w:val="002D16BF"/>
    <w:rsid w:val="002D509E"/>
    <w:rsid w:val="002D668F"/>
    <w:rsid w:val="002E2058"/>
    <w:rsid w:val="002E590C"/>
    <w:rsid w:val="002F1431"/>
    <w:rsid w:val="002F1737"/>
    <w:rsid w:val="002F2D7C"/>
    <w:rsid w:val="002F3AA4"/>
    <w:rsid w:val="002F6235"/>
    <w:rsid w:val="00305D89"/>
    <w:rsid w:val="00316902"/>
    <w:rsid w:val="0032313B"/>
    <w:rsid w:val="0033261A"/>
    <w:rsid w:val="00344B94"/>
    <w:rsid w:val="00350EDA"/>
    <w:rsid w:val="00355BF6"/>
    <w:rsid w:val="003707DF"/>
    <w:rsid w:val="0037130F"/>
    <w:rsid w:val="00374B16"/>
    <w:rsid w:val="003A2640"/>
    <w:rsid w:val="003A2E54"/>
    <w:rsid w:val="003A4AE0"/>
    <w:rsid w:val="003A5C10"/>
    <w:rsid w:val="003A79BB"/>
    <w:rsid w:val="003B7CD8"/>
    <w:rsid w:val="003C11CE"/>
    <w:rsid w:val="003C2973"/>
    <w:rsid w:val="003D709C"/>
    <w:rsid w:val="003D7927"/>
    <w:rsid w:val="003F3169"/>
    <w:rsid w:val="003F628D"/>
    <w:rsid w:val="003F7CBE"/>
    <w:rsid w:val="00407689"/>
    <w:rsid w:val="0041218D"/>
    <w:rsid w:val="004172B2"/>
    <w:rsid w:val="004173E0"/>
    <w:rsid w:val="0042165B"/>
    <w:rsid w:val="0042431F"/>
    <w:rsid w:val="00425476"/>
    <w:rsid w:val="00430D86"/>
    <w:rsid w:val="00433B49"/>
    <w:rsid w:val="00441E0B"/>
    <w:rsid w:val="004425F5"/>
    <w:rsid w:val="00442838"/>
    <w:rsid w:val="00442D12"/>
    <w:rsid w:val="00442E10"/>
    <w:rsid w:val="00443456"/>
    <w:rsid w:val="00471C3E"/>
    <w:rsid w:val="00471D1E"/>
    <w:rsid w:val="0047290F"/>
    <w:rsid w:val="0047312A"/>
    <w:rsid w:val="00492862"/>
    <w:rsid w:val="00494369"/>
    <w:rsid w:val="00496BD8"/>
    <w:rsid w:val="004A5B65"/>
    <w:rsid w:val="004A73BF"/>
    <w:rsid w:val="004B0778"/>
    <w:rsid w:val="004B1FC8"/>
    <w:rsid w:val="004B3D05"/>
    <w:rsid w:val="004C4C75"/>
    <w:rsid w:val="004E352B"/>
    <w:rsid w:val="004E4F70"/>
    <w:rsid w:val="004F28FE"/>
    <w:rsid w:val="004F29D1"/>
    <w:rsid w:val="004F4EBB"/>
    <w:rsid w:val="004F7C84"/>
    <w:rsid w:val="005036FC"/>
    <w:rsid w:val="005052D2"/>
    <w:rsid w:val="00510B83"/>
    <w:rsid w:val="00522D4B"/>
    <w:rsid w:val="005305B4"/>
    <w:rsid w:val="00533C79"/>
    <w:rsid w:val="005371BF"/>
    <w:rsid w:val="00537CE6"/>
    <w:rsid w:val="00537F73"/>
    <w:rsid w:val="00542DF3"/>
    <w:rsid w:val="00543966"/>
    <w:rsid w:val="00544CA6"/>
    <w:rsid w:val="00556A92"/>
    <w:rsid w:val="00556F63"/>
    <w:rsid w:val="0055739F"/>
    <w:rsid w:val="00561A2B"/>
    <w:rsid w:val="00563949"/>
    <w:rsid w:val="0057497E"/>
    <w:rsid w:val="00574F18"/>
    <w:rsid w:val="00581B29"/>
    <w:rsid w:val="0058222F"/>
    <w:rsid w:val="00590A6C"/>
    <w:rsid w:val="005A0328"/>
    <w:rsid w:val="005B6098"/>
    <w:rsid w:val="005C295B"/>
    <w:rsid w:val="005E0AF1"/>
    <w:rsid w:val="005E2B1E"/>
    <w:rsid w:val="005E6991"/>
    <w:rsid w:val="00603BBE"/>
    <w:rsid w:val="00604993"/>
    <w:rsid w:val="00606827"/>
    <w:rsid w:val="006227A2"/>
    <w:rsid w:val="00633611"/>
    <w:rsid w:val="0063498E"/>
    <w:rsid w:val="00635C64"/>
    <w:rsid w:val="00640D57"/>
    <w:rsid w:val="006528D9"/>
    <w:rsid w:val="00657C1E"/>
    <w:rsid w:val="006623F7"/>
    <w:rsid w:val="006714A5"/>
    <w:rsid w:val="00675321"/>
    <w:rsid w:val="00677DEE"/>
    <w:rsid w:val="00681009"/>
    <w:rsid w:val="00681181"/>
    <w:rsid w:val="0068123D"/>
    <w:rsid w:val="0068209E"/>
    <w:rsid w:val="0068693A"/>
    <w:rsid w:val="006A1D9C"/>
    <w:rsid w:val="006A75D8"/>
    <w:rsid w:val="006B299E"/>
    <w:rsid w:val="006B3E39"/>
    <w:rsid w:val="006B6A02"/>
    <w:rsid w:val="006C59EB"/>
    <w:rsid w:val="006C71AC"/>
    <w:rsid w:val="006D033D"/>
    <w:rsid w:val="006D2AED"/>
    <w:rsid w:val="006D3233"/>
    <w:rsid w:val="006D537E"/>
    <w:rsid w:val="006D72E2"/>
    <w:rsid w:val="006E17D9"/>
    <w:rsid w:val="006E3755"/>
    <w:rsid w:val="006F1D1E"/>
    <w:rsid w:val="006F48F4"/>
    <w:rsid w:val="00707284"/>
    <w:rsid w:val="007101E7"/>
    <w:rsid w:val="00710E77"/>
    <w:rsid w:val="0071355B"/>
    <w:rsid w:val="00716881"/>
    <w:rsid w:val="00722CC0"/>
    <w:rsid w:val="00727145"/>
    <w:rsid w:val="00727A46"/>
    <w:rsid w:val="00735011"/>
    <w:rsid w:val="00736B94"/>
    <w:rsid w:val="00736F3E"/>
    <w:rsid w:val="00744CDF"/>
    <w:rsid w:val="007476D0"/>
    <w:rsid w:val="00750EB0"/>
    <w:rsid w:val="00780F8C"/>
    <w:rsid w:val="0078609B"/>
    <w:rsid w:val="00790702"/>
    <w:rsid w:val="00793A58"/>
    <w:rsid w:val="007955BE"/>
    <w:rsid w:val="007A186F"/>
    <w:rsid w:val="007A1BBB"/>
    <w:rsid w:val="007A3B66"/>
    <w:rsid w:val="007B3D0B"/>
    <w:rsid w:val="007B5CA7"/>
    <w:rsid w:val="007B62A9"/>
    <w:rsid w:val="007B687D"/>
    <w:rsid w:val="007D2E1C"/>
    <w:rsid w:val="007D5B99"/>
    <w:rsid w:val="007D5D69"/>
    <w:rsid w:val="007D6C11"/>
    <w:rsid w:val="007D6CD3"/>
    <w:rsid w:val="007E082F"/>
    <w:rsid w:val="007F0B34"/>
    <w:rsid w:val="007F131B"/>
    <w:rsid w:val="007F5159"/>
    <w:rsid w:val="007F74CC"/>
    <w:rsid w:val="00801713"/>
    <w:rsid w:val="0080203C"/>
    <w:rsid w:val="008108E0"/>
    <w:rsid w:val="0081590A"/>
    <w:rsid w:val="00815A65"/>
    <w:rsid w:val="00816323"/>
    <w:rsid w:val="00821044"/>
    <w:rsid w:val="00826185"/>
    <w:rsid w:val="00830910"/>
    <w:rsid w:val="00840CBE"/>
    <w:rsid w:val="00842AF1"/>
    <w:rsid w:val="0084400D"/>
    <w:rsid w:val="0085737B"/>
    <w:rsid w:val="00865D5D"/>
    <w:rsid w:val="0086732D"/>
    <w:rsid w:val="00881074"/>
    <w:rsid w:val="00891149"/>
    <w:rsid w:val="00892553"/>
    <w:rsid w:val="0089300D"/>
    <w:rsid w:val="00895039"/>
    <w:rsid w:val="008962DA"/>
    <w:rsid w:val="008A22AD"/>
    <w:rsid w:val="008A3C29"/>
    <w:rsid w:val="008A41B0"/>
    <w:rsid w:val="008C0C89"/>
    <w:rsid w:val="008D11E7"/>
    <w:rsid w:val="008D74A6"/>
    <w:rsid w:val="008F5087"/>
    <w:rsid w:val="00903CCB"/>
    <w:rsid w:val="00912B44"/>
    <w:rsid w:val="00913A37"/>
    <w:rsid w:val="00913D4E"/>
    <w:rsid w:val="00914D03"/>
    <w:rsid w:val="009159BB"/>
    <w:rsid w:val="00921AB5"/>
    <w:rsid w:val="009458A4"/>
    <w:rsid w:val="00946AA9"/>
    <w:rsid w:val="00952122"/>
    <w:rsid w:val="0096763A"/>
    <w:rsid w:val="009724DF"/>
    <w:rsid w:val="0097751D"/>
    <w:rsid w:val="009802A9"/>
    <w:rsid w:val="00982EA0"/>
    <w:rsid w:val="0098367F"/>
    <w:rsid w:val="009845D4"/>
    <w:rsid w:val="00984D43"/>
    <w:rsid w:val="0099141E"/>
    <w:rsid w:val="00997717"/>
    <w:rsid w:val="009A3383"/>
    <w:rsid w:val="009A3C6F"/>
    <w:rsid w:val="009B2C81"/>
    <w:rsid w:val="009B702E"/>
    <w:rsid w:val="009C2086"/>
    <w:rsid w:val="009C6193"/>
    <w:rsid w:val="009C746A"/>
    <w:rsid w:val="009D2D61"/>
    <w:rsid w:val="009D75F3"/>
    <w:rsid w:val="009F000E"/>
    <w:rsid w:val="00A06E68"/>
    <w:rsid w:val="00A100BA"/>
    <w:rsid w:val="00A14A74"/>
    <w:rsid w:val="00A14FBC"/>
    <w:rsid w:val="00A15819"/>
    <w:rsid w:val="00A17AD2"/>
    <w:rsid w:val="00A20EF5"/>
    <w:rsid w:val="00A25ECF"/>
    <w:rsid w:val="00A2733F"/>
    <w:rsid w:val="00A27B95"/>
    <w:rsid w:val="00A302A2"/>
    <w:rsid w:val="00A30C54"/>
    <w:rsid w:val="00A31AC6"/>
    <w:rsid w:val="00A333D2"/>
    <w:rsid w:val="00A410AA"/>
    <w:rsid w:val="00A4548A"/>
    <w:rsid w:val="00A51F90"/>
    <w:rsid w:val="00A635C8"/>
    <w:rsid w:val="00A675D0"/>
    <w:rsid w:val="00A677DF"/>
    <w:rsid w:val="00A71BC3"/>
    <w:rsid w:val="00A825EC"/>
    <w:rsid w:val="00A90E80"/>
    <w:rsid w:val="00A9115A"/>
    <w:rsid w:val="00A97E44"/>
    <w:rsid w:val="00AA1D40"/>
    <w:rsid w:val="00AA609C"/>
    <w:rsid w:val="00AB0283"/>
    <w:rsid w:val="00AB0DD5"/>
    <w:rsid w:val="00AB0F9A"/>
    <w:rsid w:val="00AC491C"/>
    <w:rsid w:val="00AD2095"/>
    <w:rsid w:val="00AD35E1"/>
    <w:rsid w:val="00AD5163"/>
    <w:rsid w:val="00AD7BFC"/>
    <w:rsid w:val="00AE2959"/>
    <w:rsid w:val="00AE5637"/>
    <w:rsid w:val="00AF1228"/>
    <w:rsid w:val="00AF25F1"/>
    <w:rsid w:val="00B00925"/>
    <w:rsid w:val="00B00B67"/>
    <w:rsid w:val="00B0534C"/>
    <w:rsid w:val="00B053D4"/>
    <w:rsid w:val="00B12078"/>
    <w:rsid w:val="00B127E7"/>
    <w:rsid w:val="00B16A13"/>
    <w:rsid w:val="00B211AB"/>
    <w:rsid w:val="00B42FDE"/>
    <w:rsid w:val="00B51BE1"/>
    <w:rsid w:val="00B56192"/>
    <w:rsid w:val="00B62546"/>
    <w:rsid w:val="00B670FE"/>
    <w:rsid w:val="00B71EFC"/>
    <w:rsid w:val="00B7308E"/>
    <w:rsid w:val="00B738B4"/>
    <w:rsid w:val="00B75B5C"/>
    <w:rsid w:val="00B76541"/>
    <w:rsid w:val="00B7713D"/>
    <w:rsid w:val="00B8233D"/>
    <w:rsid w:val="00B86131"/>
    <w:rsid w:val="00B9224B"/>
    <w:rsid w:val="00B941F2"/>
    <w:rsid w:val="00B96448"/>
    <w:rsid w:val="00BA28CE"/>
    <w:rsid w:val="00BA3E9F"/>
    <w:rsid w:val="00BA7690"/>
    <w:rsid w:val="00BB45A4"/>
    <w:rsid w:val="00BB6E71"/>
    <w:rsid w:val="00BC6BB7"/>
    <w:rsid w:val="00BD0180"/>
    <w:rsid w:val="00BD0B29"/>
    <w:rsid w:val="00BD2741"/>
    <w:rsid w:val="00BD2871"/>
    <w:rsid w:val="00BD2ADE"/>
    <w:rsid w:val="00BD3120"/>
    <w:rsid w:val="00BD7497"/>
    <w:rsid w:val="00BE7F4F"/>
    <w:rsid w:val="00BF3E61"/>
    <w:rsid w:val="00C02D8D"/>
    <w:rsid w:val="00C02EB9"/>
    <w:rsid w:val="00C240BD"/>
    <w:rsid w:val="00C27233"/>
    <w:rsid w:val="00C326F0"/>
    <w:rsid w:val="00C34C74"/>
    <w:rsid w:val="00C362BE"/>
    <w:rsid w:val="00C43694"/>
    <w:rsid w:val="00C50C1C"/>
    <w:rsid w:val="00C5397D"/>
    <w:rsid w:val="00C551CC"/>
    <w:rsid w:val="00C62E21"/>
    <w:rsid w:val="00C67F93"/>
    <w:rsid w:val="00C90C34"/>
    <w:rsid w:val="00C916FB"/>
    <w:rsid w:val="00C9195A"/>
    <w:rsid w:val="00C92570"/>
    <w:rsid w:val="00C93806"/>
    <w:rsid w:val="00CA0686"/>
    <w:rsid w:val="00CA4E54"/>
    <w:rsid w:val="00CB03B7"/>
    <w:rsid w:val="00CC1B13"/>
    <w:rsid w:val="00CD0709"/>
    <w:rsid w:val="00CD3890"/>
    <w:rsid w:val="00CD6D30"/>
    <w:rsid w:val="00CD710A"/>
    <w:rsid w:val="00CE0B37"/>
    <w:rsid w:val="00CE3772"/>
    <w:rsid w:val="00CE7A3D"/>
    <w:rsid w:val="00CE7F7A"/>
    <w:rsid w:val="00D0551D"/>
    <w:rsid w:val="00D06B79"/>
    <w:rsid w:val="00D07E99"/>
    <w:rsid w:val="00D1427A"/>
    <w:rsid w:val="00D162A5"/>
    <w:rsid w:val="00D2711C"/>
    <w:rsid w:val="00D42945"/>
    <w:rsid w:val="00D45C3F"/>
    <w:rsid w:val="00D5532B"/>
    <w:rsid w:val="00D71ED7"/>
    <w:rsid w:val="00D72AB8"/>
    <w:rsid w:val="00D731DB"/>
    <w:rsid w:val="00D73DF3"/>
    <w:rsid w:val="00D75FF8"/>
    <w:rsid w:val="00D77495"/>
    <w:rsid w:val="00D77FA2"/>
    <w:rsid w:val="00D8408E"/>
    <w:rsid w:val="00D8734F"/>
    <w:rsid w:val="00D96929"/>
    <w:rsid w:val="00D96F3C"/>
    <w:rsid w:val="00DA2CEB"/>
    <w:rsid w:val="00DA536C"/>
    <w:rsid w:val="00DA5D35"/>
    <w:rsid w:val="00DB1CFF"/>
    <w:rsid w:val="00DB6B45"/>
    <w:rsid w:val="00DC062B"/>
    <w:rsid w:val="00DC1BA3"/>
    <w:rsid w:val="00DC33FD"/>
    <w:rsid w:val="00DE2A07"/>
    <w:rsid w:val="00DE3C7C"/>
    <w:rsid w:val="00DE3FE3"/>
    <w:rsid w:val="00DE7FA1"/>
    <w:rsid w:val="00DF0F3A"/>
    <w:rsid w:val="00DF3468"/>
    <w:rsid w:val="00DF706B"/>
    <w:rsid w:val="00E05D68"/>
    <w:rsid w:val="00E07310"/>
    <w:rsid w:val="00E20745"/>
    <w:rsid w:val="00E214A1"/>
    <w:rsid w:val="00E326E8"/>
    <w:rsid w:val="00E33C1E"/>
    <w:rsid w:val="00E43C92"/>
    <w:rsid w:val="00E449D3"/>
    <w:rsid w:val="00E5467A"/>
    <w:rsid w:val="00E567E8"/>
    <w:rsid w:val="00E72B8A"/>
    <w:rsid w:val="00E81257"/>
    <w:rsid w:val="00E81633"/>
    <w:rsid w:val="00E837B2"/>
    <w:rsid w:val="00E8456F"/>
    <w:rsid w:val="00E8542A"/>
    <w:rsid w:val="00E8756E"/>
    <w:rsid w:val="00E93514"/>
    <w:rsid w:val="00E96017"/>
    <w:rsid w:val="00EA10AD"/>
    <w:rsid w:val="00EA1639"/>
    <w:rsid w:val="00EC1C8C"/>
    <w:rsid w:val="00EC2D2D"/>
    <w:rsid w:val="00ED1A71"/>
    <w:rsid w:val="00ED4E45"/>
    <w:rsid w:val="00ED50D1"/>
    <w:rsid w:val="00ED6006"/>
    <w:rsid w:val="00EE1E88"/>
    <w:rsid w:val="00EE4FC0"/>
    <w:rsid w:val="00EE7404"/>
    <w:rsid w:val="00F1565F"/>
    <w:rsid w:val="00F23438"/>
    <w:rsid w:val="00F3124F"/>
    <w:rsid w:val="00F31717"/>
    <w:rsid w:val="00F42300"/>
    <w:rsid w:val="00F472A4"/>
    <w:rsid w:val="00F473E2"/>
    <w:rsid w:val="00F5149A"/>
    <w:rsid w:val="00F533DA"/>
    <w:rsid w:val="00F544E3"/>
    <w:rsid w:val="00F546CE"/>
    <w:rsid w:val="00F65A61"/>
    <w:rsid w:val="00F72F1C"/>
    <w:rsid w:val="00F752D9"/>
    <w:rsid w:val="00F77B15"/>
    <w:rsid w:val="00F8205E"/>
    <w:rsid w:val="00F84316"/>
    <w:rsid w:val="00F85AFD"/>
    <w:rsid w:val="00F93CCB"/>
    <w:rsid w:val="00F95480"/>
    <w:rsid w:val="00F975D2"/>
    <w:rsid w:val="00FA5FEF"/>
    <w:rsid w:val="00FA6FA6"/>
    <w:rsid w:val="00FB6CA8"/>
    <w:rsid w:val="00FD0AA7"/>
    <w:rsid w:val="00FD6261"/>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43</Pages>
  <Words>26413</Words>
  <Characters>150560</Characters>
  <Application>Microsoft Office Word</Application>
  <DocSecurity>0</DocSecurity>
  <Lines>1254</Lines>
  <Paragraphs>35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76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227</cp:revision>
  <cp:lastPrinted>2013-04-26T13:20:00Z</cp:lastPrinted>
  <dcterms:created xsi:type="dcterms:W3CDTF">2023-04-12T08:52:00Z</dcterms:created>
  <dcterms:modified xsi:type="dcterms:W3CDTF">2023-05-03T10:32: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